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6D8367" w14:textId="34F0155C" w:rsidR="00BE4378" w:rsidRPr="00825EB0" w:rsidRDefault="00BE4378" w:rsidP="00BE4378">
      <w:pPr>
        <w:pStyle w:val="Title"/>
        <w:jc w:val="center"/>
        <w:rPr>
          <w:rFonts w:ascii="Times New Roman" w:hAnsi="Times New Roman" w:cs="Times New Roman"/>
          <w:b/>
          <w:sz w:val="44"/>
          <w:szCs w:val="24"/>
        </w:rPr>
      </w:pPr>
      <w:bookmarkStart w:id="0" w:name="_Hlk21353742"/>
      <w:bookmarkEnd w:id="0"/>
      <w:r w:rsidRPr="00825EB0">
        <w:rPr>
          <w:rFonts w:ascii="Times New Roman" w:hAnsi="Times New Roman" w:cs="Times New Roman"/>
          <w:b/>
          <w:sz w:val="44"/>
          <w:szCs w:val="24"/>
        </w:rPr>
        <w:t>The Role of IL-18 in Abdominal Aortic Aneurysm Formation</w:t>
      </w:r>
    </w:p>
    <w:p w14:paraId="797038A5" w14:textId="73646818" w:rsidR="006D0E35" w:rsidRDefault="006D0E35" w:rsidP="006D0E35"/>
    <w:p w14:paraId="6DFA5006" w14:textId="77777777" w:rsidR="000C6754" w:rsidRPr="006D0E35" w:rsidRDefault="000C6754" w:rsidP="006D0E35"/>
    <w:p w14:paraId="589B6156" w14:textId="3E135749" w:rsidR="00E55B4E" w:rsidRPr="00AE0D04" w:rsidRDefault="00E55B4E" w:rsidP="001F5EC0">
      <w:pPr>
        <w:pStyle w:val="Heading1"/>
        <w:spacing w:line="360" w:lineRule="auto"/>
        <w:rPr>
          <w:rFonts w:ascii="Times New Roman" w:hAnsi="Times New Roman" w:cs="Times New Roman"/>
          <w:b/>
          <w:color w:val="auto"/>
          <w:sz w:val="36"/>
          <w:szCs w:val="24"/>
        </w:rPr>
      </w:pPr>
      <w:r w:rsidRPr="00AE0D04">
        <w:rPr>
          <w:rFonts w:ascii="Times New Roman" w:hAnsi="Times New Roman" w:cs="Times New Roman"/>
          <w:b/>
          <w:color w:val="auto"/>
          <w:sz w:val="36"/>
          <w:szCs w:val="24"/>
        </w:rPr>
        <w:t>Abstract</w:t>
      </w:r>
    </w:p>
    <w:p w14:paraId="070866DC" w14:textId="274C040E" w:rsidR="00E55B4E" w:rsidRPr="002D463C" w:rsidRDefault="00C708A6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A</w:t>
      </w:r>
      <w:r w:rsidR="003F787B" w:rsidRPr="002D463C">
        <w:rPr>
          <w:rFonts w:ascii="Times New Roman" w:hAnsi="Times New Roman" w:cs="Times New Roman"/>
          <w:sz w:val="24"/>
          <w:szCs w:val="24"/>
        </w:rPr>
        <w:t xml:space="preserve"> permanent ballooning of the </w:t>
      </w:r>
      <w:r w:rsidR="00042B41" w:rsidRPr="002D463C">
        <w:rPr>
          <w:rFonts w:ascii="Times New Roman" w:hAnsi="Times New Roman" w:cs="Times New Roman"/>
          <w:sz w:val="24"/>
          <w:szCs w:val="24"/>
        </w:rPr>
        <w:t xml:space="preserve">aorta is defined as an aortic aneurysm. </w:t>
      </w:r>
      <w:r w:rsidR="00795266" w:rsidRPr="002D463C">
        <w:rPr>
          <w:rFonts w:ascii="Times New Roman" w:hAnsi="Times New Roman" w:cs="Times New Roman"/>
          <w:sz w:val="24"/>
          <w:szCs w:val="24"/>
        </w:rPr>
        <w:t xml:space="preserve">Abdominal aortic aneurysms are the most prevalent form of </w:t>
      </w:r>
      <w:r w:rsidR="00400A25" w:rsidRPr="002D463C">
        <w:rPr>
          <w:rFonts w:ascii="Times New Roman" w:hAnsi="Times New Roman" w:cs="Times New Roman"/>
          <w:sz w:val="24"/>
          <w:szCs w:val="24"/>
        </w:rPr>
        <w:t xml:space="preserve">aortic </w:t>
      </w:r>
      <w:r w:rsidR="00795266" w:rsidRPr="002D463C">
        <w:rPr>
          <w:rFonts w:ascii="Times New Roman" w:hAnsi="Times New Roman" w:cs="Times New Roman"/>
          <w:sz w:val="24"/>
          <w:szCs w:val="24"/>
        </w:rPr>
        <w:t>aneurysms</w:t>
      </w:r>
      <w:r w:rsidR="003A4B62" w:rsidRPr="002D463C">
        <w:rPr>
          <w:rFonts w:ascii="Times New Roman" w:hAnsi="Times New Roman" w:cs="Times New Roman"/>
          <w:sz w:val="24"/>
          <w:szCs w:val="24"/>
        </w:rPr>
        <w:t xml:space="preserve"> among the population. Since </w:t>
      </w:r>
      <w:r w:rsidR="0093391A" w:rsidRPr="002D463C">
        <w:rPr>
          <w:rFonts w:ascii="Times New Roman" w:hAnsi="Times New Roman" w:cs="Times New Roman"/>
          <w:sz w:val="24"/>
          <w:szCs w:val="24"/>
        </w:rPr>
        <w:t>surgical repair</w:t>
      </w:r>
      <w:r w:rsidR="00A85A38" w:rsidRPr="002D463C">
        <w:rPr>
          <w:rFonts w:ascii="Times New Roman" w:hAnsi="Times New Roman" w:cs="Times New Roman"/>
          <w:sz w:val="24"/>
          <w:szCs w:val="24"/>
        </w:rPr>
        <w:t xml:space="preserve"> is the only availa</w:t>
      </w:r>
      <w:r w:rsidR="00E36CD7" w:rsidRPr="002D463C">
        <w:rPr>
          <w:rFonts w:ascii="Times New Roman" w:hAnsi="Times New Roman" w:cs="Times New Roman"/>
          <w:sz w:val="24"/>
          <w:szCs w:val="24"/>
        </w:rPr>
        <w:t>ble treatment option</w:t>
      </w:r>
      <w:r w:rsidR="0093391A" w:rsidRPr="002D463C">
        <w:rPr>
          <w:rFonts w:ascii="Times New Roman" w:hAnsi="Times New Roman" w:cs="Times New Roman"/>
          <w:sz w:val="24"/>
          <w:szCs w:val="24"/>
        </w:rPr>
        <w:t xml:space="preserve">, there is </w:t>
      </w:r>
      <w:r w:rsidR="009415E0" w:rsidRPr="002D463C">
        <w:rPr>
          <w:rFonts w:ascii="Times New Roman" w:hAnsi="Times New Roman" w:cs="Times New Roman"/>
          <w:sz w:val="24"/>
          <w:szCs w:val="24"/>
        </w:rPr>
        <w:t>a ser</w:t>
      </w:r>
      <w:r w:rsidR="00B9277C" w:rsidRPr="002D463C">
        <w:rPr>
          <w:rFonts w:ascii="Times New Roman" w:hAnsi="Times New Roman" w:cs="Times New Roman"/>
          <w:sz w:val="24"/>
          <w:szCs w:val="24"/>
        </w:rPr>
        <w:t xml:space="preserve">ious need for less invasive </w:t>
      </w:r>
      <w:r w:rsidR="00492084" w:rsidRPr="002D463C">
        <w:rPr>
          <w:rFonts w:ascii="Times New Roman" w:hAnsi="Times New Roman" w:cs="Times New Roman"/>
          <w:sz w:val="24"/>
          <w:szCs w:val="24"/>
        </w:rPr>
        <w:t xml:space="preserve">medications. However, as </w:t>
      </w:r>
      <w:r w:rsidR="00C258C0" w:rsidRPr="002D463C">
        <w:rPr>
          <w:rFonts w:ascii="Times New Roman" w:hAnsi="Times New Roman" w:cs="Times New Roman"/>
          <w:sz w:val="24"/>
          <w:szCs w:val="24"/>
        </w:rPr>
        <w:t xml:space="preserve">it is not fully understood, </w:t>
      </w:r>
      <w:r w:rsidR="003B56CF" w:rsidRPr="002D463C">
        <w:rPr>
          <w:rFonts w:ascii="Times New Roman" w:hAnsi="Times New Roman" w:cs="Times New Roman"/>
          <w:sz w:val="24"/>
          <w:szCs w:val="24"/>
        </w:rPr>
        <w:t xml:space="preserve">more research </w:t>
      </w:r>
      <w:r w:rsidR="00632A3C" w:rsidRPr="002D463C">
        <w:rPr>
          <w:rFonts w:ascii="Times New Roman" w:hAnsi="Times New Roman" w:cs="Times New Roman"/>
          <w:sz w:val="24"/>
          <w:szCs w:val="24"/>
        </w:rPr>
        <w:t>needs</w:t>
      </w:r>
      <w:r w:rsidR="003B56CF" w:rsidRPr="002D463C">
        <w:rPr>
          <w:rFonts w:ascii="Times New Roman" w:hAnsi="Times New Roman" w:cs="Times New Roman"/>
          <w:sz w:val="24"/>
          <w:szCs w:val="24"/>
        </w:rPr>
        <w:t xml:space="preserve"> to be dedicated to </w:t>
      </w:r>
      <w:r w:rsidR="00C258C0" w:rsidRPr="002D463C">
        <w:rPr>
          <w:rFonts w:ascii="Times New Roman" w:hAnsi="Times New Roman" w:cs="Times New Roman"/>
          <w:sz w:val="24"/>
          <w:szCs w:val="24"/>
        </w:rPr>
        <w:t>investigating the pathogen</w:t>
      </w:r>
      <w:r w:rsidR="00ED50DE" w:rsidRPr="002D463C">
        <w:rPr>
          <w:rFonts w:ascii="Times New Roman" w:hAnsi="Times New Roman" w:cs="Times New Roman"/>
          <w:sz w:val="24"/>
          <w:szCs w:val="24"/>
        </w:rPr>
        <w:t>esi</w:t>
      </w:r>
      <w:r w:rsidR="00C258C0" w:rsidRPr="002D463C">
        <w:rPr>
          <w:rFonts w:ascii="Times New Roman" w:hAnsi="Times New Roman" w:cs="Times New Roman"/>
          <w:sz w:val="24"/>
          <w:szCs w:val="24"/>
        </w:rPr>
        <w:t xml:space="preserve">s behind the condition. </w:t>
      </w:r>
      <w:r w:rsidR="00632A3C" w:rsidRPr="002D463C">
        <w:rPr>
          <w:rFonts w:ascii="Times New Roman" w:hAnsi="Times New Roman" w:cs="Times New Roman"/>
          <w:sz w:val="24"/>
          <w:szCs w:val="24"/>
        </w:rPr>
        <w:t xml:space="preserve">As macrophage infiltration and inflammation </w:t>
      </w:r>
      <w:r w:rsidR="00D7103C" w:rsidRPr="002D463C">
        <w:rPr>
          <w:rFonts w:ascii="Times New Roman" w:hAnsi="Times New Roman" w:cs="Times New Roman"/>
          <w:sz w:val="24"/>
          <w:szCs w:val="24"/>
        </w:rPr>
        <w:t xml:space="preserve">are believed to be </w:t>
      </w:r>
      <w:r w:rsidR="005D1DA2" w:rsidRPr="002D463C">
        <w:rPr>
          <w:rFonts w:ascii="Times New Roman" w:hAnsi="Times New Roman" w:cs="Times New Roman"/>
          <w:sz w:val="24"/>
          <w:szCs w:val="24"/>
        </w:rPr>
        <w:t xml:space="preserve">involved </w:t>
      </w:r>
      <w:r w:rsidR="00360C3B" w:rsidRPr="002D463C">
        <w:rPr>
          <w:rFonts w:ascii="Times New Roman" w:hAnsi="Times New Roman" w:cs="Times New Roman"/>
          <w:sz w:val="24"/>
          <w:szCs w:val="24"/>
        </w:rPr>
        <w:t>with aneurysmal formation</w:t>
      </w:r>
      <w:r w:rsidR="0090421D" w:rsidRPr="002D463C">
        <w:rPr>
          <w:rFonts w:ascii="Times New Roman" w:hAnsi="Times New Roman" w:cs="Times New Roman"/>
          <w:sz w:val="24"/>
          <w:szCs w:val="24"/>
        </w:rPr>
        <w:t>, this study</w:t>
      </w:r>
      <w:r w:rsidR="00395852" w:rsidRPr="002D463C">
        <w:rPr>
          <w:rFonts w:ascii="Times New Roman" w:hAnsi="Times New Roman" w:cs="Times New Roman"/>
          <w:sz w:val="24"/>
          <w:szCs w:val="24"/>
        </w:rPr>
        <w:t xml:space="preserve"> aimed to</w:t>
      </w:r>
      <w:r w:rsidR="0090421D" w:rsidRPr="002D463C">
        <w:rPr>
          <w:rFonts w:ascii="Times New Roman" w:hAnsi="Times New Roman" w:cs="Times New Roman"/>
          <w:sz w:val="24"/>
          <w:szCs w:val="24"/>
        </w:rPr>
        <w:t xml:space="preserve"> look at IL-18 that </w:t>
      </w:r>
      <w:r w:rsidR="00B2322A" w:rsidRPr="002D463C">
        <w:rPr>
          <w:rFonts w:ascii="Times New Roman" w:hAnsi="Times New Roman" w:cs="Times New Roman"/>
          <w:sz w:val="24"/>
          <w:szCs w:val="24"/>
        </w:rPr>
        <w:t xml:space="preserve">is believed to </w:t>
      </w:r>
      <w:r w:rsidR="0090421D" w:rsidRPr="002D463C">
        <w:rPr>
          <w:rFonts w:ascii="Times New Roman" w:hAnsi="Times New Roman" w:cs="Times New Roman"/>
          <w:sz w:val="24"/>
          <w:szCs w:val="24"/>
        </w:rPr>
        <w:t>stimulate the recruitment of macrophages</w:t>
      </w:r>
      <w:r w:rsidR="00B2322A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5365D5" w:rsidRPr="002D463C">
        <w:rPr>
          <w:rFonts w:ascii="Times New Roman" w:hAnsi="Times New Roman" w:cs="Times New Roman"/>
          <w:sz w:val="24"/>
          <w:szCs w:val="24"/>
        </w:rPr>
        <w:t xml:space="preserve">We used </w:t>
      </w:r>
      <w:r w:rsidR="001D3851" w:rsidRPr="002D463C">
        <w:rPr>
          <w:rFonts w:ascii="Times New Roman" w:hAnsi="Times New Roman" w:cs="Times New Roman"/>
          <w:sz w:val="24"/>
          <w:szCs w:val="24"/>
        </w:rPr>
        <w:t xml:space="preserve">a set of IL-18 </w:t>
      </w:r>
      <w:r w:rsidR="00F613A9" w:rsidRPr="002D463C">
        <w:rPr>
          <w:rFonts w:ascii="Times New Roman" w:hAnsi="Times New Roman" w:cs="Times New Roman"/>
          <w:sz w:val="24"/>
          <w:szCs w:val="24"/>
        </w:rPr>
        <w:t>knock out</w:t>
      </w:r>
      <w:r w:rsidR="001D3851" w:rsidRPr="002D463C">
        <w:rPr>
          <w:rFonts w:ascii="Times New Roman" w:hAnsi="Times New Roman" w:cs="Times New Roman"/>
          <w:sz w:val="24"/>
          <w:szCs w:val="24"/>
        </w:rPr>
        <w:t xml:space="preserve"> mice </w:t>
      </w:r>
      <w:r w:rsidR="00F613A9" w:rsidRPr="002D463C">
        <w:rPr>
          <w:rFonts w:ascii="Times New Roman" w:hAnsi="Times New Roman" w:cs="Times New Roman"/>
          <w:sz w:val="24"/>
          <w:szCs w:val="24"/>
        </w:rPr>
        <w:t>and wild type mice</w:t>
      </w:r>
      <w:r w:rsidR="00A62FBE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F613A9" w:rsidRPr="002D463C">
        <w:rPr>
          <w:rFonts w:ascii="Times New Roman" w:hAnsi="Times New Roman" w:cs="Times New Roman"/>
          <w:sz w:val="24"/>
          <w:szCs w:val="24"/>
        </w:rPr>
        <w:t xml:space="preserve">infused </w:t>
      </w:r>
      <w:r w:rsidR="00B16D7B" w:rsidRPr="002D463C">
        <w:rPr>
          <w:rFonts w:ascii="Times New Roman" w:hAnsi="Times New Roman" w:cs="Times New Roman"/>
          <w:sz w:val="24"/>
          <w:szCs w:val="24"/>
        </w:rPr>
        <w:t xml:space="preserve">them with angiotensin II to </w:t>
      </w:r>
      <w:r w:rsidR="005228A0" w:rsidRPr="002D463C">
        <w:rPr>
          <w:rFonts w:ascii="Times New Roman" w:hAnsi="Times New Roman" w:cs="Times New Roman"/>
          <w:sz w:val="24"/>
          <w:szCs w:val="24"/>
        </w:rPr>
        <w:t>induce aneurysm</w:t>
      </w:r>
      <w:r w:rsidR="00935043" w:rsidRPr="002D463C">
        <w:rPr>
          <w:rFonts w:ascii="Times New Roman" w:hAnsi="Times New Roman" w:cs="Times New Roman"/>
          <w:sz w:val="24"/>
          <w:szCs w:val="24"/>
        </w:rPr>
        <w:t xml:space="preserve"> formation</w:t>
      </w:r>
      <w:r w:rsidR="005228A0" w:rsidRPr="002D463C">
        <w:rPr>
          <w:rFonts w:ascii="Times New Roman" w:hAnsi="Times New Roman" w:cs="Times New Roman"/>
          <w:sz w:val="24"/>
          <w:szCs w:val="24"/>
        </w:rPr>
        <w:t xml:space="preserve"> in them</w:t>
      </w:r>
      <w:r w:rsidR="00A62FBE" w:rsidRPr="002D463C">
        <w:rPr>
          <w:rFonts w:ascii="Times New Roman" w:hAnsi="Times New Roman" w:cs="Times New Roman"/>
          <w:sz w:val="24"/>
          <w:szCs w:val="24"/>
        </w:rPr>
        <w:t xml:space="preserve"> and performed immunofluorescence to look at their </w:t>
      </w:r>
      <w:r w:rsidR="00935043" w:rsidRPr="002D463C">
        <w:rPr>
          <w:rFonts w:ascii="Times New Roman" w:hAnsi="Times New Roman" w:cs="Times New Roman"/>
          <w:sz w:val="24"/>
          <w:szCs w:val="24"/>
        </w:rPr>
        <w:t xml:space="preserve">aortic </w:t>
      </w:r>
      <w:r w:rsidR="00A62FBE" w:rsidRPr="002D463C">
        <w:rPr>
          <w:rFonts w:ascii="Times New Roman" w:hAnsi="Times New Roman" w:cs="Times New Roman"/>
          <w:sz w:val="24"/>
          <w:szCs w:val="24"/>
        </w:rPr>
        <w:t xml:space="preserve">cross sections. </w:t>
      </w:r>
      <w:r w:rsidR="00F4449E" w:rsidRPr="002D463C">
        <w:rPr>
          <w:rFonts w:ascii="Times New Roman" w:hAnsi="Times New Roman" w:cs="Times New Roman"/>
          <w:sz w:val="24"/>
          <w:szCs w:val="24"/>
        </w:rPr>
        <w:t xml:space="preserve">Findings suggest that IL-18 inhibits the formation of aneurysms </w:t>
      </w:r>
      <w:r w:rsidR="004119D4" w:rsidRPr="002D463C">
        <w:rPr>
          <w:rFonts w:ascii="Times New Roman" w:hAnsi="Times New Roman" w:cs="Times New Roman"/>
          <w:sz w:val="24"/>
          <w:szCs w:val="24"/>
        </w:rPr>
        <w:t>although if this is caused due to a reduction in macrophages resulted by the knocking out of IL-18 is not clear</w:t>
      </w:r>
      <w:r w:rsidR="00CD683D" w:rsidRPr="002D463C">
        <w:rPr>
          <w:rFonts w:ascii="Times New Roman" w:hAnsi="Times New Roman" w:cs="Times New Roman"/>
          <w:sz w:val="24"/>
          <w:szCs w:val="24"/>
        </w:rPr>
        <w:t xml:space="preserve">. Further studies need to be conducted </w:t>
      </w:r>
      <w:r w:rsidR="00F03D0A" w:rsidRPr="002D463C">
        <w:rPr>
          <w:rFonts w:ascii="Times New Roman" w:hAnsi="Times New Roman" w:cs="Times New Roman"/>
          <w:sz w:val="24"/>
          <w:szCs w:val="24"/>
        </w:rPr>
        <w:t>avoiding the limitations of the current study</w:t>
      </w:r>
      <w:r w:rsidR="00211D71" w:rsidRPr="002D463C">
        <w:rPr>
          <w:rFonts w:ascii="Times New Roman" w:hAnsi="Times New Roman" w:cs="Times New Roman"/>
          <w:sz w:val="24"/>
          <w:szCs w:val="24"/>
        </w:rPr>
        <w:t xml:space="preserve"> to establish the </w:t>
      </w:r>
      <w:r w:rsidR="00E77601" w:rsidRPr="002D463C">
        <w:rPr>
          <w:rFonts w:ascii="Times New Roman" w:hAnsi="Times New Roman" w:cs="Times New Roman"/>
          <w:sz w:val="24"/>
          <w:szCs w:val="24"/>
        </w:rPr>
        <w:t>role</w:t>
      </w:r>
      <w:r w:rsidR="00211D7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77601" w:rsidRPr="002D463C">
        <w:rPr>
          <w:rFonts w:ascii="Times New Roman" w:hAnsi="Times New Roman" w:cs="Times New Roman"/>
          <w:sz w:val="24"/>
          <w:szCs w:val="24"/>
        </w:rPr>
        <w:t>of IL-18 in abdominal aortic aneurysm formation</w:t>
      </w:r>
      <w:r w:rsidR="00F03D0A" w:rsidRPr="002D46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48034D" w14:textId="135B7C86" w:rsidR="00F03D0A" w:rsidRPr="002D463C" w:rsidRDefault="00F03D0A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0E35">
        <w:rPr>
          <w:rFonts w:ascii="Times New Roman" w:hAnsi="Times New Roman" w:cs="Times New Roman"/>
          <w:b/>
          <w:sz w:val="24"/>
          <w:szCs w:val="24"/>
        </w:rPr>
        <w:t>Key words</w:t>
      </w:r>
      <w:r w:rsidR="00392934" w:rsidRPr="002D463C">
        <w:rPr>
          <w:rFonts w:ascii="Times New Roman" w:hAnsi="Times New Roman" w:cs="Times New Roman"/>
          <w:sz w:val="24"/>
          <w:szCs w:val="24"/>
        </w:rPr>
        <w:t xml:space="preserve">: Aortic abdominal aneurysms, </w:t>
      </w:r>
      <w:r w:rsidR="00311011" w:rsidRPr="002D463C">
        <w:rPr>
          <w:rFonts w:ascii="Times New Roman" w:hAnsi="Times New Roman" w:cs="Times New Roman"/>
          <w:sz w:val="24"/>
          <w:szCs w:val="24"/>
        </w:rPr>
        <w:t>inflammasomes</w:t>
      </w:r>
      <w:r w:rsidR="00311011">
        <w:rPr>
          <w:rFonts w:ascii="Times New Roman" w:hAnsi="Times New Roman" w:cs="Times New Roman"/>
          <w:sz w:val="24"/>
          <w:szCs w:val="24"/>
        </w:rPr>
        <w:t xml:space="preserve">, </w:t>
      </w:r>
      <w:r w:rsidR="00392934" w:rsidRPr="002D463C">
        <w:rPr>
          <w:rFonts w:ascii="Times New Roman" w:hAnsi="Times New Roman" w:cs="Times New Roman"/>
          <w:sz w:val="24"/>
          <w:szCs w:val="24"/>
        </w:rPr>
        <w:t>I</w:t>
      </w:r>
      <w:r w:rsidR="000516D5" w:rsidRPr="002D463C">
        <w:rPr>
          <w:rFonts w:ascii="Times New Roman" w:hAnsi="Times New Roman" w:cs="Times New Roman"/>
          <w:sz w:val="24"/>
          <w:szCs w:val="24"/>
        </w:rPr>
        <w:t>nterleukin</w:t>
      </w:r>
      <w:r w:rsidR="00392934" w:rsidRPr="002D463C">
        <w:rPr>
          <w:rFonts w:ascii="Times New Roman" w:hAnsi="Times New Roman" w:cs="Times New Roman"/>
          <w:sz w:val="24"/>
          <w:szCs w:val="24"/>
        </w:rPr>
        <w:t>-18, macrophage infiltration</w:t>
      </w:r>
    </w:p>
    <w:p w14:paraId="5AE6BC94" w14:textId="1CD0BD97" w:rsidR="00CC11F8" w:rsidRDefault="00CC11F8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F05FA6A" w14:textId="0D629A3B" w:rsidR="000C6754" w:rsidRDefault="000C6754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AC374D2" w14:textId="57655648" w:rsidR="00167FFE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5ABF89F" w14:textId="116DDE41" w:rsidR="00167FFE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EF42C12" w14:textId="384B7AD1" w:rsidR="00167FFE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2B37A51" w14:textId="7A685FD2" w:rsidR="00167FFE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130F8CC" w14:textId="1EC5672E" w:rsidR="00167FFE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614049D" w14:textId="77777777" w:rsidR="00167FFE" w:rsidRPr="002D463C" w:rsidRDefault="00167FFE" w:rsidP="001F5EC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A465129" w14:textId="77705438" w:rsidR="00F849A2" w:rsidRPr="00AE0D04" w:rsidRDefault="00F849A2" w:rsidP="001F5EC0">
      <w:pPr>
        <w:pStyle w:val="Heading1"/>
        <w:spacing w:line="360" w:lineRule="auto"/>
        <w:rPr>
          <w:rFonts w:ascii="Times New Roman" w:hAnsi="Times New Roman" w:cs="Times New Roman"/>
          <w:b/>
          <w:color w:val="auto"/>
          <w:sz w:val="36"/>
          <w:szCs w:val="24"/>
        </w:rPr>
      </w:pPr>
      <w:r w:rsidRPr="00AE0D04">
        <w:rPr>
          <w:rFonts w:ascii="Times New Roman" w:hAnsi="Times New Roman" w:cs="Times New Roman"/>
          <w:b/>
          <w:color w:val="auto"/>
          <w:sz w:val="36"/>
          <w:szCs w:val="24"/>
        </w:rPr>
        <w:lastRenderedPageBreak/>
        <w:t>Introduction</w:t>
      </w:r>
    </w:p>
    <w:p w14:paraId="633A5BFA" w14:textId="12BAB76C" w:rsidR="00747F93" w:rsidRPr="002D463C" w:rsidRDefault="00747F93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Abdominal aortic aneurysms (AAA) are defined as the permanent dilation of aortic vessel wall that occurs predominantly in the infrarenal region</w:t>
      </w:r>
      <w:r w:rsidR="00400A2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DD20B9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CAyKTwvRGlzcGxheVRleHQ+PHJlY29y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==
</w:fldData>
        </w:fldChar>
      </w:r>
      <w:r w:rsidR="00F65342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5342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CAyKTwvRGlzcGxheVRleHQ+PHJlY29y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==
</w:fldData>
        </w:fldChar>
      </w:r>
      <w:r w:rsidR="00F65342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5342" w:rsidRPr="002D463C">
        <w:rPr>
          <w:rFonts w:ascii="Times New Roman" w:hAnsi="Times New Roman" w:cs="Times New Roman"/>
          <w:sz w:val="24"/>
          <w:szCs w:val="24"/>
        </w:rPr>
      </w:r>
      <w:r w:rsidR="00F65342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DD20B9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F65342" w:rsidRPr="002D463C">
        <w:rPr>
          <w:rFonts w:ascii="Times New Roman" w:hAnsi="Times New Roman" w:cs="Times New Roman"/>
          <w:noProof/>
          <w:sz w:val="24"/>
          <w:szCs w:val="24"/>
        </w:rPr>
        <w:t>(1, 2)</w:t>
      </w:r>
      <w:r w:rsidR="00DD20B9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F65342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Pr="002D463C">
        <w:rPr>
          <w:rFonts w:ascii="Times New Roman" w:hAnsi="Times New Roman" w:cs="Times New Roman"/>
          <w:sz w:val="24"/>
          <w:szCs w:val="24"/>
        </w:rPr>
        <w:t>Although the condition is asymptomatic, rupture of the progressively dilated vessels could be fatal</w:t>
      </w:r>
      <w:r w:rsidR="0015610E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Q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RGF2aXM8L0F1dGhvcj48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</w:fldData>
        </w:fldChar>
      </w:r>
      <w:r w:rsidR="007202BA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202BA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Q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RGF2aXM8L0F1dGhvcj48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</w:fldData>
        </w:fldChar>
      </w:r>
      <w:r w:rsidR="007202BA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202BA" w:rsidRPr="002D463C">
        <w:rPr>
          <w:rFonts w:ascii="Times New Roman" w:hAnsi="Times New Roman" w:cs="Times New Roman"/>
          <w:sz w:val="24"/>
          <w:szCs w:val="24"/>
        </w:rPr>
      </w:r>
      <w:r w:rsidR="007202BA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7202BA" w:rsidRPr="002D463C">
        <w:rPr>
          <w:rFonts w:ascii="Times New Roman" w:hAnsi="Times New Roman" w:cs="Times New Roman"/>
          <w:noProof/>
          <w:sz w:val="24"/>
          <w:szCs w:val="24"/>
        </w:rPr>
        <w:t>(1-4)</w:t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7202BA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Pr="002D463C">
        <w:rPr>
          <w:rFonts w:ascii="Times New Roman" w:hAnsi="Times New Roman" w:cs="Times New Roman"/>
          <w:sz w:val="24"/>
          <w:szCs w:val="24"/>
        </w:rPr>
        <w:t xml:space="preserve">AAA remains a pathological condition with surgical repair as the only available treatment option. As surgery is associated with significant complications, extended recovery periods and reduced durability, there is a serious need for pharmaceutical treatments to prevent aneurysmal growth and rupture </w:t>
      </w:r>
      <w:r w:rsidR="002226E2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TMpPC9EaXNwbGF5VGV4dD48cmVjb3JkPjxy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</w:fldData>
        </w:fldChar>
      </w:r>
      <w:r w:rsidR="00676839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76839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TMpPC9EaXNwbGF5VGV4dD48cmVjb3JkPjxy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</w:fldData>
        </w:fldChar>
      </w:r>
      <w:r w:rsidR="00676839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76839" w:rsidRPr="002D463C">
        <w:rPr>
          <w:rFonts w:ascii="Times New Roman" w:hAnsi="Times New Roman" w:cs="Times New Roman"/>
          <w:sz w:val="24"/>
          <w:szCs w:val="24"/>
        </w:rPr>
      </w:r>
      <w:r w:rsidR="00676839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2226E2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676839" w:rsidRPr="002D463C">
        <w:rPr>
          <w:rFonts w:ascii="Times New Roman" w:hAnsi="Times New Roman" w:cs="Times New Roman"/>
          <w:noProof/>
          <w:sz w:val="24"/>
          <w:szCs w:val="24"/>
        </w:rPr>
        <w:t>(1-3)</w:t>
      </w:r>
      <w:r w:rsidR="002226E2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676839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83E61" w:rsidRPr="002D463C">
        <w:rPr>
          <w:rFonts w:ascii="Times New Roman" w:hAnsi="Times New Roman" w:cs="Times New Roman"/>
          <w:sz w:val="24"/>
          <w:szCs w:val="24"/>
        </w:rPr>
        <w:t xml:space="preserve">Recent rodent studies have proposed smoking cessation, exercise, beta blockers, statins, angiotensin pathway inhibition and doxycycline as potential medical treatments </w:t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15610E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lledge&lt;/Author&gt;&lt;Year&gt;2011&lt;/Year&gt;&lt;RecNum&gt;1&lt;/RecNum&gt;&lt;DisplayText&gt;(1)&lt;/DisplayText&gt;&lt;record&gt;&lt;rec-number&gt;1&lt;/rec-number&gt;&lt;foreign-keys&gt;&lt;key app="EN" db-id="9ss0e9p5j90va7ee5wzxex92vzpdwtffsxxd" timestamp="1567217827" guid="ab9984a8-3436-40a4-abaa-1bdd35c010b0"&gt;1&lt;/key&gt;&lt;/foreign-keys&gt;&lt;ref-type name="Journal Article"&gt;17&lt;/ref-type&gt;&lt;contributors&gt;&lt;authors&gt;&lt;author&gt;Golledge, J.&lt;/author&gt;&lt;author&gt;Norman, P. E.&lt;/author&gt;&lt;/authors&gt;&lt;/contributors&gt;&lt;auth-address&gt;Vascular Biology Unit, Department of Surgery, School of Medicine and Dentistry, James Cook University, Townsville, QLD 4811, Australia. jonathan.golledge@jcu.edu.au&lt;/auth-address&gt;&lt;titles&gt;&lt;title&gt;Current status of medical management for abdominal aortic aneurysm&lt;/title&gt;&lt;secondary-title&gt;Atherosclerosis&lt;/secondary-title&gt;&lt;/titles&gt;&lt;periodical&gt;&lt;full-title&gt;Atherosclerosis&lt;/full-title&gt;&lt;/periodical&gt;&lt;pages&gt;57-63&lt;/pages&gt;&lt;volume&gt;217&lt;/volume&gt;&lt;number&gt;1&lt;/number&gt;&lt;edition&gt;2011/05/21&lt;/edition&gt;&lt;keywords&gt;&lt;keyword&gt;Aged&lt;/keyword&gt;&lt;keyword&gt;Angiotensin Receptor Antagonists/therapeutic use&lt;/keyword&gt;&lt;keyword&gt;Animals&lt;/keyword&gt;&lt;keyword&gt;Aortic Aneurysm, Abdominal/*therapy&lt;/keyword&gt;&lt;keyword&gt;Cardiology/methods&lt;/keyword&gt;&lt;keyword&gt;Clinical Trials as Topic&lt;/keyword&gt;&lt;keyword&gt;Disease Models, Animal&lt;/keyword&gt;&lt;keyword&gt;Disease Progression&lt;/keyword&gt;&lt;keyword&gt;Female&lt;/keyword&gt;&lt;keyword&gt;Humans&lt;/keyword&gt;&lt;keyword&gt;Male&lt;/keyword&gt;&lt;keyword&gt;Middle Aged&lt;/keyword&gt;&lt;keyword&gt;Platelet Aggregation Inhibitors/therapeutic use&lt;/keyword&gt;&lt;keyword&gt;Randomized Controlled Trials as Topic&lt;/keyword&gt;&lt;keyword&gt;Smoking Cessation&lt;/keyword&gt;&lt;keyword&gt;Treatment Outcome&lt;/keyword&gt;&lt;/keywords&gt;&lt;dates&gt;&lt;year&gt;2011&lt;/year&gt;&lt;pub-dates&gt;&lt;date&gt;Jul&lt;/date&gt;&lt;/pub-dates&gt;&lt;/dates&gt;&lt;isbn&gt;1879-1484 (Electronic)&amp;#xD;0021-9150 (Linking)&lt;/isbn&gt;&lt;accession-num&gt;21596379&lt;/accession-num&gt;&lt;urls&gt;&lt;related-urls&gt;&lt;url&gt;https://www.ncbi.nlm.nih.gov/pubmed/21596379&lt;/url&gt;&lt;/related-urls&gt;&lt;/urls&gt;&lt;electronic-resource-num&gt;10.1016/j.atherosclerosis.2011.03.006&lt;/electronic-resource-num&gt;&lt;/record&gt;&lt;/Cite&gt;&lt;/EndNote&gt;</w:instrText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15610E" w:rsidRPr="002D463C">
        <w:rPr>
          <w:rFonts w:ascii="Times New Roman" w:hAnsi="Times New Roman" w:cs="Times New Roman"/>
          <w:noProof/>
          <w:sz w:val="24"/>
          <w:szCs w:val="24"/>
        </w:rPr>
        <w:t>(1)</w:t>
      </w:r>
      <w:r w:rsidR="0015610E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15610E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83E61" w:rsidRPr="002D463C">
        <w:rPr>
          <w:rFonts w:ascii="Times New Roman" w:hAnsi="Times New Roman" w:cs="Times New Roman"/>
          <w:sz w:val="24"/>
          <w:szCs w:val="24"/>
        </w:rPr>
        <w:t>However, further studies are required to measure the efficacy of these interventions</w:t>
      </w:r>
      <w:r w:rsidRPr="002D46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DEC70F4" w14:textId="51C7318C" w:rsidR="00F849A2" w:rsidRPr="002D463C" w:rsidRDefault="00747F93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Although molecular mechanisms of AAA formation are not </w:t>
      </w:r>
      <w:r w:rsidR="0093168B" w:rsidRPr="002D463C">
        <w:rPr>
          <w:rFonts w:ascii="Times New Roman" w:hAnsi="Times New Roman" w:cs="Times New Roman"/>
          <w:sz w:val="24"/>
          <w:szCs w:val="24"/>
        </w:rPr>
        <w:t>well elucidated</w:t>
      </w:r>
      <w:r w:rsidRPr="002D463C">
        <w:rPr>
          <w:rFonts w:ascii="Times New Roman" w:hAnsi="Times New Roman" w:cs="Times New Roman"/>
          <w:sz w:val="24"/>
          <w:szCs w:val="24"/>
        </w:rPr>
        <w:t>, known details suggest that it is closely associated with macrophage infiltration</w:t>
      </w:r>
      <w:r w:rsidR="0011436D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Pr="002D463C">
        <w:rPr>
          <w:rFonts w:ascii="Times New Roman" w:hAnsi="Times New Roman" w:cs="Times New Roman"/>
          <w:sz w:val="24"/>
          <w:szCs w:val="24"/>
        </w:rPr>
        <w:t>subsequent inflammation</w:t>
      </w:r>
      <w:r w:rsidR="0011436D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B22A46" w:rsidRPr="002D463C">
        <w:rPr>
          <w:rFonts w:ascii="Times New Roman" w:hAnsi="Times New Roman" w:cs="Times New Roman"/>
          <w:sz w:val="24"/>
          <w:szCs w:val="24"/>
        </w:rPr>
        <w:t>disruption of vascular smooth muscle cell plasticity</w:t>
      </w:r>
      <w:r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B01AC6" w:rsidRPr="002D463C">
        <w:rPr>
          <w:rFonts w:ascii="Times New Roman" w:hAnsi="Times New Roman" w:cs="Times New Roman"/>
          <w:sz w:val="24"/>
          <w:szCs w:val="24"/>
        </w:rPr>
        <w:t xml:space="preserve">destructive breakdown of extracellular matrix (ECM) </w:t>
      </w:r>
      <w:r w:rsidR="0090348E" w:rsidRPr="002D463C">
        <w:rPr>
          <w:rFonts w:ascii="Times New Roman" w:hAnsi="Times New Roman" w:cs="Times New Roman"/>
          <w:sz w:val="24"/>
          <w:szCs w:val="24"/>
        </w:rPr>
        <w:t xml:space="preserve">due to the </w:t>
      </w:r>
      <w:r w:rsidRPr="002D463C">
        <w:rPr>
          <w:rFonts w:ascii="Times New Roman" w:hAnsi="Times New Roman" w:cs="Times New Roman"/>
          <w:sz w:val="24"/>
          <w:szCs w:val="24"/>
        </w:rPr>
        <w:t xml:space="preserve">production and activation of various cytokines and proteases </w:t>
      </w:r>
      <w:r w:rsidR="00E41396" w:rsidRPr="002D463C">
        <w:rPr>
          <w:rFonts w:ascii="Times New Roman" w:hAnsi="Times New Roman" w:cs="Times New Roman"/>
          <w:sz w:val="24"/>
          <w:szCs w:val="24"/>
        </w:rPr>
        <w:t xml:space="preserve">such as matrix </w:t>
      </w:r>
      <w:r w:rsidR="00251F35" w:rsidRPr="002D463C">
        <w:rPr>
          <w:rFonts w:ascii="Times New Roman" w:hAnsi="Times New Roman" w:cs="Times New Roman"/>
          <w:sz w:val="24"/>
          <w:szCs w:val="24"/>
        </w:rPr>
        <w:t>metalloproteinases (MMP)</w:t>
      </w:r>
      <w:r w:rsidR="00DA3598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DA3598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CAyLCA0LTcpPC9EaXNwbGF5VGV4dD48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</w:fldData>
        </w:fldChar>
      </w:r>
      <w:r w:rsidR="009408E8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408E8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CAyLCA0LTcpPC9EaXNwbGF5VGV4dD48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</w:fldData>
        </w:fldChar>
      </w:r>
      <w:r w:rsidR="009408E8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408E8" w:rsidRPr="002D463C">
        <w:rPr>
          <w:rFonts w:ascii="Times New Roman" w:hAnsi="Times New Roman" w:cs="Times New Roman"/>
          <w:sz w:val="24"/>
          <w:szCs w:val="24"/>
        </w:rPr>
      </w:r>
      <w:r w:rsidR="009408E8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DA3598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9408E8" w:rsidRPr="002D463C">
        <w:rPr>
          <w:rFonts w:ascii="Times New Roman" w:hAnsi="Times New Roman" w:cs="Times New Roman"/>
          <w:noProof/>
          <w:sz w:val="24"/>
          <w:szCs w:val="24"/>
        </w:rPr>
        <w:t>(1, 2, 4-7)</w:t>
      </w:r>
      <w:r w:rsidR="00DA3598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9408E8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07466B" w:rsidRPr="002D463C">
        <w:rPr>
          <w:rFonts w:ascii="Times New Roman" w:hAnsi="Times New Roman" w:cs="Times New Roman"/>
          <w:sz w:val="24"/>
          <w:szCs w:val="24"/>
        </w:rPr>
        <w:t xml:space="preserve">In AAA </w:t>
      </w:r>
      <w:r w:rsidR="00F5316F" w:rsidRPr="002D463C">
        <w:rPr>
          <w:rFonts w:ascii="Times New Roman" w:hAnsi="Times New Roman" w:cs="Times New Roman"/>
          <w:sz w:val="24"/>
          <w:szCs w:val="24"/>
        </w:rPr>
        <w:t xml:space="preserve">formation, </w:t>
      </w:r>
      <w:r w:rsidR="00ED7C52" w:rsidRPr="002D463C">
        <w:rPr>
          <w:rFonts w:ascii="Times New Roman" w:hAnsi="Times New Roman" w:cs="Times New Roman"/>
          <w:sz w:val="24"/>
          <w:szCs w:val="24"/>
        </w:rPr>
        <w:t xml:space="preserve">activated </w:t>
      </w:r>
      <w:r w:rsidR="00F5316F" w:rsidRPr="002D463C">
        <w:rPr>
          <w:rFonts w:ascii="Times New Roman" w:hAnsi="Times New Roman" w:cs="Times New Roman"/>
          <w:sz w:val="24"/>
          <w:szCs w:val="24"/>
        </w:rPr>
        <w:t>i</w:t>
      </w:r>
      <w:r w:rsidR="00A627AE" w:rsidRPr="002D463C">
        <w:rPr>
          <w:rFonts w:ascii="Times New Roman" w:hAnsi="Times New Roman" w:cs="Times New Roman"/>
          <w:sz w:val="24"/>
          <w:szCs w:val="24"/>
        </w:rPr>
        <w:t xml:space="preserve">nflammatory </w:t>
      </w:r>
      <w:r w:rsidR="00CB620C" w:rsidRPr="002D463C">
        <w:rPr>
          <w:rFonts w:ascii="Times New Roman" w:hAnsi="Times New Roman" w:cs="Times New Roman"/>
          <w:sz w:val="24"/>
          <w:szCs w:val="24"/>
        </w:rPr>
        <w:t>cells such as m</w:t>
      </w:r>
      <w:r w:rsidR="00361096" w:rsidRPr="002D463C">
        <w:rPr>
          <w:rFonts w:ascii="Times New Roman" w:hAnsi="Times New Roman" w:cs="Times New Roman"/>
          <w:sz w:val="24"/>
          <w:szCs w:val="24"/>
        </w:rPr>
        <w:t xml:space="preserve">acrophages </w:t>
      </w:r>
      <w:r w:rsidR="00E82ACC" w:rsidRPr="002D463C">
        <w:rPr>
          <w:rFonts w:ascii="Times New Roman" w:hAnsi="Times New Roman" w:cs="Times New Roman"/>
          <w:sz w:val="24"/>
          <w:szCs w:val="24"/>
        </w:rPr>
        <w:t xml:space="preserve">are thought to infiltrate the aortic tissue and </w:t>
      </w:r>
      <w:r w:rsidR="00BE1CE2" w:rsidRPr="002D463C">
        <w:rPr>
          <w:rFonts w:ascii="Times New Roman" w:hAnsi="Times New Roman" w:cs="Times New Roman"/>
          <w:sz w:val="24"/>
          <w:szCs w:val="24"/>
        </w:rPr>
        <w:t xml:space="preserve">drive the secretion of </w:t>
      </w:r>
      <w:r w:rsidR="00417DD7" w:rsidRPr="002D463C">
        <w:rPr>
          <w:rFonts w:ascii="Times New Roman" w:hAnsi="Times New Roman" w:cs="Times New Roman"/>
          <w:sz w:val="24"/>
          <w:szCs w:val="24"/>
        </w:rPr>
        <w:t xml:space="preserve">MMPs </w:t>
      </w:r>
      <w:r w:rsidR="00E11138" w:rsidRPr="002D463C">
        <w:rPr>
          <w:rFonts w:ascii="Times New Roman" w:hAnsi="Times New Roman" w:cs="Times New Roman"/>
          <w:sz w:val="24"/>
          <w:szCs w:val="24"/>
        </w:rPr>
        <w:t>to promote the destruction of ECM</w:t>
      </w:r>
      <w:r w:rsidR="0022460D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2460D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22460D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g&lt;/Author&gt;&lt;Year&gt;2018&lt;/Year&gt;&lt;RecNum&gt;39&lt;/RecNum&gt;&lt;DisplayText&gt;(8)&lt;/DisplayText&gt;&lt;record&gt;&lt;rec-number&gt;39&lt;/rec-number&gt;&lt;foreign-keys&gt;&lt;key app="EN" db-id="9ss0e9p5j90va7ee5wzxex92vzpdwtffsxxd" timestamp="1572705346" guid="bb97a1fd-100a-4806-855b-d5a71df41e65"&gt;39&lt;/key&gt;&lt;/foreign-keys&gt;&lt;ref-type name="Journal Article"&gt;17&lt;/ref-type&gt;&lt;contributors&gt;&lt;authors&gt;&lt;author&gt;Cheng, Zhao&lt;/author&gt;&lt;author&gt;Zhou, Yang-zhao&lt;/author&gt;&lt;author&gt;Wu, Yin&lt;/author&gt;&lt;author&gt;Wu, Qi-ying&lt;/author&gt;&lt;author&gt;Liao, Xiao-bo&lt;/author&gt;&lt;author&gt;Fu, Xian-ming&lt;/author&gt;&lt;author&gt;Zhou, Xin-min&lt;/author&gt;&lt;/authors&gt;&lt;/contributors&gt;&lt;titles&gt;&lt;title&gt;Diverse roles of macrophage polarization in aortic aneurysm: destruction and repair&lt;/title&gt;&lt;secondary-title&gt;Journal of translational medicine&lt;/secondary-title&gt;&lt;/titles&gt;&lt;periodical&gt;&lt;full-title&gt;Journal of Translational Medicine&lt;/full-title&gt;&lt;abbr-1&gt;J. Transl. Med.&lt;/abbr-1&gt;&lt;abbr-2&gt;J Transl Med&lt;/abbr-2&gt;&lt;/periodical&gt;&lt;pages&gt;354&lt;/pages&gt;&lt;volume&gt;16&lt;/volume&gt;&lt;number&gt;1&lt;/number&gt;&lt;dates&gt;&lt;year&gt;2018&lt;/year&gt;&lt;/dates&gt;&lt;isbn&gt;1479-5876&lt;/isbn&gt;&lt;urls&gt;&lt;/urls&gt;&lt;/record&gt;&lt;/Cite&gt;&lt;/EndNote&gt;</w:instrText>
      </w:r>
      <w:r w:rsidR="0022460D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22460D" w:rsidRPr="002D463C">
        <w:rPr>
          <w:rFonts w:ascii="Times New Roman" w:hAnsi="Times New Roman" w:cs="Times New Roman"/>
          <w:noProof/>
          <w:sz w:val="24"/>
          <w:szCs w:val="24"/>
        </w:rPr>
        <w:t>(8)</w:t>
      </w:r>
      <w:r w:rsidR="0022460D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22460D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Macrophages can be activated via multimeric </w:t>
      </w:r>
      <w:r w:rsidR="002F4497" w:rsidRPr="002D463C">
        <w:rPr>
          <w:rFonts w:ascii="Times New Roman" w:hAnsi="Times New Roman" w:cs="Times New Roman"/>
          <w:sz w:val="24"/>
          <w:szCs w:val="24"/>
        </w:rPr>
        <w:t xml:space="preserve">intracellular </w:t>
      </w:r>
      <w:r w:rsidR="00471549" w:rsidRPr="002D463C">
        <w:rPr>
          <w:rFonts w:ascii="Times New Roman" w:hAnsi="Times New Roman" w:cs="Times New Roman"/>
          <w:sz w:val="24"/>
          <w:szCs w:val="24"/>
        </w:rPr>
        <w:t>receptor molecules</w:t>
      </w:r>
      <w:r w:rsidR="00C27EE7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895B35" w:rsidRPr="002D463C">
        <w:rPr>
          <w:rFonts w:ascii="Times New Roman" w:hAnsi="Times New Roman" w:cs="Times New Roman"/>
          <w:sz w:val="24"/>
          <w:szCs w:val="24"/>
        </w:rPr>
        <w:t xml:space="preserve">known as inflammasomes. </w:t>
      </w:r>
      <w:r w:rsidR="00C75D8E" w:rsidRPr="002D463C">
        <w:rPr>
          <w:rFonts w:ascii="Times New Roman" w:hAnsi="Times New Roman" w:cs="Times New Roman"/>
          <w:sz w:val="24"/>
          <w:szCs w:val="24"/>
        </w:rPr>
        <w:t>Reportedly, i</w:t>
      </w:r>
      <w:r w:rsidR="0007466B" w:rsidRPr="002D463C">
        <w:rPr>
          <w:rFonts w:ascii="Times New Roman" w:hAnsi="Times New Roman" w:cs="Times New Roman"/>
          <w:sz w:val="24"/>
          <w:szCs w:val="24"/>
        </w:rPr>
        <w:t>nflammasomes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 process the activation of various pro-inflammatory cytokines and regulate inflammation in </w:t>
      </w:r>
      <w:r w:rsidR="00242697" w:rsidRPr="002D463C">
        <w:rPr>
          <w:rFonts w:ascii="Times New Roman" w:hAnsi="Times New Roman" w:cs="Times New Roman"/>
          <w:sz w:val="24"/>
          <w:szCs w:val="24"/>
        </w:rPr>
        <w:t xml:space="preserve">other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chronic disease conditions </w:t>
      </w:r>
      <w:r w:rsidR="00DE4E66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sIDEwKTwvRGlzcGxheVRleHQ+PHJlY29y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==
</w:fldData>
        </w:fldChar>
      </w:r>
      <w:r w:rsidR="00DE4E66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E4E66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sIDEwKTwvRGlzcGxheVRleHQ+PHJlY29y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==
</w:fldData>
        </w:fldChar>
      </w:r>
      <w:r w:rsidR="00DE4E66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E4E66" w:rsidRPr="002D463C">
        <w:rPr>
          <w:rFonts w:ascii="Times New Roman" w:hAnsi="Times New Roman" w:cs="Times New Roman"/>
          <w:sz w:val="24"/>
          <w:szCs w:val="24"/>
        </w:rPr>
      </w:r>
      <w:r w:rsidR="00DE4E66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DE4E66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DE4E66" w:rsidRPr="002D463C">
        <w:rPr>
          <w:rFonts w:ascii="Times New Roman" w:hAnsi="Times New Roman" w:cs="Times New Roman"/>
          <w:noProof/>
          <w:sz w:val="24"/>
          <w:szCs w:val="24"/>
        </w:rPr>
        <w:t>(9, 10)</w:t>
      </w:r>
      <w:r w:rsidR="00DE4E66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903772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2169F9" w:rsidRPr="002D463C">
        <w:rPr>
          <w:rFonts w:ascii="Times New Roman" w:hAnsi="Times New Roman" w:cs="Times New Roman"/>
          <w:sz w:val="24"/>
          <w:szCs w:val="24"/>
        </w:rPr>
        <w:t xml:space="preserve">Furthermore, out of </w:t>
      </w:r>
      <w:r w:rsidR="005501E9" w:rsidRPr="002D463C">
        <w:rPr>
          <w:rFonts w:ascii="Times New Roman" w:hAnsi="Times New Roman" w:cs="Times New Roman"/>
          <w:sz w:val="24"/>
          <w:szCs w:val="24"/>
        </w:rPr>
        <w:t>several phenotypes,</w:t>
      </w:r>
      <w:r w:rsidR="0033318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33180" w:rsidRPr="002D463C">
        <w:rPr>
          <w:rFonts w:ascii="Times New Roman" w:hAnsi="Times New Roman" w:cs="Times New Roman"/>
          <w:sz w:val="24"/>
          <w:szCs w:val="24"/>
        </w:rPr>
        <w:t xml:space="preserve">NOD-like receptor family pyrin domain-containing protein 3 (NLRP3) </w:t>
      </w:r>
      <w:r w:rsidR="00333180" w:rsidRPr="002D463C">
        <w:rPr>
          <w:rFonts w:ascii="Times New Roman" w:hAnsi="Times New Roman" w:cs="Times New Roman"/>
          <w:sz w:val="24"/>
          <w:szCs w:val="24"/>
        </w:rPr>
        <w:t xml:space="preserve">inflammasomes </w:t>
      </w:r>
      <w:r w:rsidR="00C22CDE" w:rsidRPr="002D463C">
        <w:rPr>
          <w:rFonts w:ascii="Times New Roman" w:hAnsi="Times New Roman" w:cs="Times New Roman"/>
          <w:sz w:val="24"/>
          <w:szCs w:val="24"/>
        </w:rPr>
        <w:t xml:space="preserve">are </w:t>
      </w:r>
      <w:r w:rsidR="00333180" w:rsidRPr="002D463C">
        <w:rPr>
          <w:rFonts w:ascii="Times New Roman" w:hAnsi="Times New Roman" w:cs="Times New Roman"/>
          <w:sz w:val="24"/>
          <w:szCs w:val="24"/>
        </w:rPr>
        <w:t xml:space="preserve">mainly </w:t>
      </w:r>
      <w:r w:rsidR="00C22CDE" w:rsidRPr="002D463C">
        <w:rPr>
          <w:rFonts w:ascii="Times New Roman" w:hAnsi="Times New Roman" w:cs="Times New Roman"/>
          <w:sz w:val="24"/>
          <w:szCs w:val="24"/>
        </w:rPr>
        <w:t xml:space="preserve">thought to </w:t>
      </w:r>
      <w:r w:rsidR="00431DA9" w:rsidRPr="002D463C">
        <w:rPr>
          <w:rFonts w:ascii="Times New Roman" w:hAnsi="Times New Roman" w:cs="Times New Roman"/>
          <w:sz w:val="24"/>
          <w:szCs w:val="24"/>
        </w:rPr>
        <w:t>contribute to the pathogenesis of AAA</w:t>
      </w:r>
      <w:r w:rsidR="00903772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903772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903772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03772" w:rsidRPr="002D463C">
        <w:rPr>
          <w:rFonts w:ascii="Times New Roman" w:hAnsi="Times New Roman" w:cs="Times New Roman"/>
          <w:sz w:val="24"/>
          <w:szCs w:val="24"/>
        </w:rPr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903772" w:rsidRPr="002D463C">
        <w:rPr>
          <w:rFonts w:ascii="Times New Roman" w:hAnsi="Times New Roman" w:cs="Times New Roman"/>
          <w:noProof/>
          <w:sz w:val="24"/>
          <w:szCs w:val="24"/>
        </w:rPr>
        <w:t>(9)</w:t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903772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EC1431" w:rsidRPr="002D463C">
        <w:rPr>
          <w:rFonts w:ascii="Times New Roman" w:hAnsi="Times New Roman" w:cs="Times New Roman"/>
          <w:sz w:val="24"/>
          <w:szCs w:val="24"/>
        </w:rPr>
        <w:t>I</w:t>
      </w:r>
      <w:r w:rsidR="00361982" w:rsidRPr="002D463C">
        <w:rPr>
          <w:rFonts w:ascii="Times New Roman" w:hAnsi="Times New Roman" w:cs="Times New Roman"/>
          <w:sz w:val="24"/>
          <w:szCs w:val="24"/>
        </w:rPr>
        <w:t xml:space="preserve">nhibition of </w:t>
      </w:r>
      <w:r w:rsidR="00EC1431" w:rsidRPr="002D463C">
        <w:rPr>
          <w:rFonts w:ascii="Times New Roman" w:hAnsi="Times New Roman" w:cs="Times New Roman"/>
          <w:sz w:val="24"/>
          <w:szCs w:val="24"/>
        </w:rPr>
        <w:t>NLRP3</w:t>
      </w:r>
      <w:r w:rsidR="00361982" w:rsidRPr="002D463C">
        <w:rPr>
          <w:rFonts w:ascii="Times New Roman" w:hAnsi="Times New Roman" w:cs="Times New Roman"/>
          <w:sz w:val="24"/>
          <w:szCs w:val="24"/>
        </w:rPr>
        <w:t xml:space="preserve"> inflammasomes</w:t>
      </w:r>
      <w:r w:rsidR="00F771F3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C1431" w:rsidRPr="002D463C">
        <w:rPr>
          <w:rFonts w:ascii="Times New Roman" w:hAnsi="Times New Roman" w:cs="Times New Roman"/>
          <w:sz w:val="24"/>
          <w:szCs w:val="24"/>
        </w:rPr>
        <w:t xml:space="preserve">evidently </w:t>
      </w:r>
      <w:r w:rsidR="00361982" w:rsidRPr="002D463C">
        <w:rPr>
          <w:rFonts w:ascii="Times New Roman" w:hAnsi="Times New Roman" w:cs="Times New Roman"/>
          <w:sz w:val="24"/>
          <w:szCs w:val="24"/>
        </w:rPr>
        <w:t>decrea</w:t>
      </w:r>
      <w:r w:rsidR="00BA0586" w:rsidRPr="002D463C">
        <w:rPr>
          <w:rFonts w:ascii="Times New Roman" w:hAnsi="Times New Roman" w:cs="Times New Roman"/>
          <w:sz w:val="24"/>
          <w:szCs w:val="24"/>
        </w:rPr>
        <w:t>s</w:t>
      </w:r>
      <w:r w:rsidR="00361982" w:rsidRPr="002D463C">
        <w:rPr>
          <w:rFonts w:ascii="Times New Roman" w:hAnsi="Times New Roman" w:cs="Times New Roman"/>
          <w:sz w:val="24"/>
          <w:szCs w:val="24"/>
        </w:rPr>
        <w:t>e</w:t>
      </w:r>
      <w:r w:rsidR="00BA0586" w:rsidRPr="002D463C">
        <w:rPr>
          <w:rFonts w:ascii="Times New Roman" w:hAnsi="Times New Roman" w:cs="Times New Roman"/>
          <w:sz w:val="24"/>
          <w:szCs w:val="24"/>
        </w:rPr>
        <w:t>s</w:t>
      </w:r>
      <w:r w:rsidR="00361982" w:rsidRPr="002D463C">
        <w:rPr>
          <w:rFonts w:ascii="Times New Roman" w:hAnsi="Times New Roman" w:cs="Times New Roman"/>
          <w:sz w:val="24"/>
          <w:szCs w:val="24"/>
        </w:rPr>
        <w:t xml:space="preserve"> hypertension and renal inflammation </w:t>
      </w:r>
      <w:r w:rsidR="005C7C07" w:rsidRPr="002D463C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F771F3" w:rsidRPr="002D463C">
        <w:rPr>
          <w:rFonts w:ascii="Times New Roman" w:hAnsi="Times New Roman" w:cs="Times New Roman"/>
          <w:sz w:val="24"/>
          <w:szCs w:val="24"/>
        </w:rPr>
        <w:t>aneurysm rupture</w:t>
      </w:r>
      <w:r w:rsidR="00903772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A16B4A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16B4A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A16B4A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16B4A" w:rsidRPr="002D463C">
        <w:rPr>
          <w:rFonts w:ascii="Times New Roman" w:hAnsi="Times New Roman" w:cs="Times New Roman"/>
          <w:sz w:val="24"/>
          <w:szCs w:val="24"/>
        </w:rPr>
      </w:r>
      <w:r w:rsidR="00A16B4A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A16B4A" w:rsidRPr="002D463C">
        <w:rPr>
          <w:rFonts w:ascii="Times New Roman" w:hAnsi="Times New Roman" w:cs="Times New Roman"/>
          <w:noProof/>
          <w:sz w:val="24"/>
          <w:szCs w:val="24"/>
        </w:rPr>
        <w:t>(10, 11)</w:t>
      </w:r>
      <w:r w:rsidR="00903772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A16B4A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Oligomerization of NLRP3 inflammasomes stimulated by several pathogen- and danger- associated molecular signals such as lipopolysaccharides </w:t>
      </w:r>
      <w:r w:rsidR="001A39A9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1A39A9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ishnan&lt;/Author&gt;&lt;Year&gt;2018&lt;/Year&gt;&lt;RecNum&gt;10&lt;/RecNum&gt;&lt;DisplayText&gt;(12)&lt;/DisplayText&gt;&lt;record&gt;&lt;rec-number&gt;10&lt;/rec-number&gt;&lt;foreign-keys&gt;&lt;key app="EN" db-id="9ss0e9p5j90va7ee5wzxex92vzpdwtffsxxd" timestamp="1567309915" guid="c6c3458a-2014-46eb-af6e-cbb25b57d694"&gt;10&lt;/key&gt;&lt;/foreign-keys&gt;&lt;ref-type name="Journal Article"&gt;17&lt;/ref-type&gt;&lt;contributors&gt;&lt;authors&gt;&lt;author&gt;Krishnan, S. M.&lt;/author&gt;&lt;author&gt;Ling, Yeong H.&lt;/author&gt;&lt;author&gt;Huuskes, Brooke M.&lt;/author&gt;&lt;author&gt;Ferens, Dorota M.&lt;/author&gt;&lt;author&gt;Saini, Narbada&lt;/author&gt;&lt;author&gt;Chan, Christopher T.&lt;/author&gt;&lt;author&gt;Diep, Henry&lt;/author&gt;&lt;author&gt;Kett, Michelle M.&lt;/author&gt;&lt;author&gt;Samuel, Chrishan S.&lt;/author&gt;&lt;author&gt;Kemp-Harper, Barbara K.&lt;/author&gt;&lt;/authors&gt;&lt;/contributors&gt;&lt;titles&gt;&lt;title&gt;Pharmacological inhibition of the NLRP3 inflammasome reduces blood pressure, renal damage, and dysfunction in salt-sensitive hypertension&lt;/title&gt;&lt;secondary-title&gt;Cardiovascular Research&lt;/secondary-title&gt;&lt;/titles&gt;&lt;periodical&gt;&lt;full-title&gt;Cardiovascular Research&lt;/full-title&gt;&lt;abbr-1&gt;Cardiovasc. Res.&lt;/abbr-1&gt;&lt;abbr-2&gt;Cardiovasc Res&lt;/abbr-2&gt;&lt;/periodical&gt;&lt;pages&gt;776-787&lt;/pages&gt;&lt;volume&gt;115&lt;/volume&gt;&lt;number&gt;4&lt;/number&gt;&lt;dates&gt;&lt;year&gt;2018&lt;/year&gt;&lt;/dates&gt;&lt;publisher&gt;Oxford University Press&lt;/publisher&gt;&lt;isbn&gt;0008-6363&lt;/isbn&gt;&lt;urls&gt;&lt;/urls&gt;&lt;/record&gt;&lt;/Cite&gt;&lt;/EndNote&gt;</w:instrText>
      </w:r>
      <w:r w:rsidR="001A39A9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1A39A9" w:rsidRPr="002D463C">
        <w:rPr>
          <w:rFonts w:ascii="Times New Roman" w:hAnsi="Times New Roman" w:cs="Times New Roman"/>
          <w:noProof/>
          <w:sz w:val="24"/>
          <w:szCs w:val="24"/>
        </w:rPr>
        <w:t>(12)</w:t>
      </w:r>
      <w:r w:rsidR="001A39A9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1A39A9" w:rsidRPr="002D463C">
        <w:rPr>
          <w:rFonts w:ascii="Times New Roman" w:hAnsi="Times New Roman" w:cs="Times New Roman"/>
          <w:sz w:val="24"/>
          <w:szCs w:val="24"/>
        </w:rPr>
        <w:t>,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 reactive oxygen species, microcrystals and high concentrations of salt, leads the conversion of pro-caspase-1 into active caspase-1</w:t>
      </w:r>
      <w:r w:rsidR="00FC732F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5760DD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tMTEpPC9EaXNwbGF5VGV4dD48cmVjb3Jk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</w:fldData>
        </w:fldChar>
      </w:r>
      <w:r w:rsidR="00EB737D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B737D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tMTEpPC9EaXNwbGF5VGV4dD48cmVjb3Jk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</w:fldData>
        </w:fldChar>
      </w:r>
      <w:r w:rsidR="00EB737D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B737D" w:rsidRPr="002D463C">
        <w:rPr>
          <w:rFonts w:ascii="Times New Roman" w:hAnsi="Times New Roman" w:cs="Times New Roman"/>
          <w:sz w:val="24"/>
          <w:szCs w:val="24"/>
        </w:rPr>
      </w:r>
      <w:r w:rsidR="00EB737D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5760DD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EB737D" w:rsidRPr="002D463C">
        <w:rPr>
          <w:rFonts w:ascii="Times New Roman" w:hAnsi="Times New Roman" w:cs="Times New Roman"/>
          <w:noProof/>
          <w:sz w:val="24"/>
          <w:szCs w:val="24"/>
        </w:rPr>
        <w:t>(9-11)</w:t>
      </w:r>
      <w:r w:rsidR="005760DD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EB737D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Consequently, caspase-1 proteolytically cleaves pro-interleukin (IL)-18 into </w:t>
      </w:r>
      <w:r w:rsidR="00A13CB0" w:rsidRPr="002D463C">
        <w:rPr>
          <w:rFonts w:ascii="Times New Roman" w:hAnsi="Times New Roman" w:cs="Times New Roman"/>
          <w:sz w:val="24"/>
          <w:szCs w:val="24"/>
        </w:rPr>
        <w:t xml:space="preserve">the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active </w:t>
      </w:r>
      <w:r w:rsidR="00CE7421" w:rsidRPr="002D463C">
        <w:rPr>
          <w:rFonts w:ascii="Times New Roman" w:hAnsi="Times New Roman" w:cs="Times New Roman"/>
          <w:sz w:val="24"/>
          <w:szCs w:val="24"/>
        </w:rPr>
        <w:t xml:space="preserve">proinflammatory cytokine, </w:t>
      </w:r>
      <w:r w:rsidR="00471549" w:rsidRPr="002D463C">
        <w:rPr>
          <w:rFonts w:ascii="Times New Roman" w:hAnsi="Times New Roman" w:cs="Times New Roman"/>
          <w:sz w:val="24"/>
          <w:szCs w:val="24"/>
        </w:rPr>
        <w:t>IL-18</w:t>
      </w:r>
      <w:r w:rsidR="00EB737D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4B1C9F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Y8L1llYXI+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==
</w:fldData>
        </w:fldChar>
      </w:r>
      <w:r w:rsidR="004B1C9F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B1C9F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Y8L1llYXI+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==
</w:fldData>
        </w:fldChar>
      </w:r>
      <w:r w:rsidR="004B1C9F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B1C9F" w:rsidRPr="002D463C">
        <w:rPr>
          <w:rFonts w:ascii="Times New Roman" w:hAnsi="Times New Roman" w:cs="Times New Roman"/>
          <w:sz w:val="24"/>
          <w:szCs w:val="24"/>
        </w:rPr>
      </w:r>
      <w:r w:rsidR="004B1C9F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4B1C9F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4B1C9F" w:rsidRPr="002D463C">
        <w:rPr>
          <w:rFonts w:ascii="Times New Roman" w:hAnsi="Times New Roman" w:cs="Times New Roman"/>
          <w:noProof/>
          <w:sz w:val="24"/>
          <w:szCs w:val="24"/>
        </w:rPr>
        <w:t>(10-12)</w:t>
      </w:r>
      <w:r w:rsidR="004B1C9F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4B1C9F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471549" w:rsidRPr="002D463C">
        <w:rPr>
          <w:rFonts w:ascii="Times New Roman" w:hAnsi="Times New Roman" w:cs="Times New Roman"/>
          <w:sz w:val="24"/>
          <w:szCs w:val="24"/>
        </w:rPr>
        <w:t>which then leaves the native cells and promotes inflammation</w:t>
      </w:r>
      <w:r w:rsidR="00742BFD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913BBA" w:rsidRPr="002D463C">
        <w:rPr>
          <w:rFonts w:ascii="Times New Roman" w:hAnsi="Times New Roman" w:cs="Times New Roman"/>
          <w:sz w:val="24"/>
          <w:szCs w:val="24"/>
        </w:rPr>
        <w:t>ECM degradation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B7537" w:rsidRPr="002D463C">
        <w:rPr>
          <w:rFonts w:ascii="Times New Roman" w:hAnsi="Times New Roman" w:cs="Times New Roman"/>
          <w:sz w:val="24"/>
          <w:szCs w:val="24"/>
        </w:rPr>
        <w:t xml:space="preserve">of </w:t>
      </w:r>
      <w:r w:rsidR="00913BBA" w:rsidRPr="002D463C">
        <w:rPr>
          <w:rFonts w:ascii="Times New Roman" w:hAnsi="Times New Roman" w:cs="Times New Roman"/>
          <w:sz w:val="24"/>
          <w:szCs w:val="24"/>
        </w:rPr>
        <w:t>VSM</w:t>
      </w:r>
      <w:r w:rsidR="002B7537" w:rsidRPr="002D463C">
        <w:rPr>
          <w:rFonts w:ascii="Times New Roman" w:hAnsi="Times New Roman" w:cs="Times New Roman"/>
          <w:sz w:val="24"/>
          <w:szCs w:val="24"/>
        </w:rPr>
        <w:t xml:space="preserve">Cs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by recruiting macrophages to the </w:t>
      </w:r>
      <w:r w:rsidR="000E25BE" w:rsidRPr="002D463C">
        <w:rPr>
          <w:rFonts w:ascii="Times New Roman" w:hAnsi="Times New Roman" w:cs="Times New Roman"/>
          <w:sz w:val="24"/>
          <w:szCs w:val="24"/>
        </w:rPr>
        <w:t>aortic vessel wall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25410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325410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5410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325410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5410" w:rsidRPr="002D463C">
        <w:rPr>
          <w:rFonts w:ascii="Times New Roman" w:hAnsi="Times New Roman" w:cs="Times New Roman"/>
          <w:sz w:val="24"/>
          <w:szCs w:val="24"/>
        </w:rPr>
      </w:r>
      <w:r w:rsidR="00325410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325410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325410" w:rsidRPr="002D463C">
        <w:rPr>
          <w:rFonts w:ascii="Times New Roman" w:hAnsi="Times New Roman" w:cs="Times New Roman"/>
          <w:noProof/>
          <w:sz w:val="24"/>
          <w:szCs w:val="24"/>
        </w:rPr>
        <w:t>(10, 11)</w:t>
      </w:r>
      <w:r w:rsidR="00325410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C070C3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As IL-18 is linked with several disease states including atherosclerosis and is a vital marker of cardiovascular death </w:t>
      </w:r>
      <w:r w:rsidR="00297C3D" w:rsidRPr="002D463C">
        <w:rPr>
          <w:rFonts w:ascii="Times New Roman" w:hAnsi="Times New Roman" w:cs="Times New Roman"/>
          <w:sz w:val="24"/>
          <w:szCs w:val="24"/>
        </w:rPr>
        <w:t xml:space="preserve">and </w:t>
      </w:r>
      <w:r w:rsidR="00F851CF" w:rsidRPr="002D463C">
        <w:rPr>
          <w:rFonts w:ascii="Times New Roman" w:hAnsi="Times New Roman" w:cs="Times New Roman"/>
          <w:sz w:val="24"/>
          <w:szCs w:val="24"/>
        </w:rPr>
        <w:t xml:space="preserve">supposedly drive macrophage infiltration </w:t>
      </w:r>
      <w:r w:rsidR="00C070C3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C070C3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ie&lt;/Author&gt;&lt;Year&gt;2003&lt;/Year&gt;&lt;RecNum&gt;5&lt;/RecNum&gt;&lt;DisplayText&gt;(5)&lt;/DisplayText&gt;&lt;record&gt;&lt;rec-number&gt;5&lt;/rec-number&gt;&lt;foreign-keys&gt;&lt;key app="EN" db-id="9ss0e9p5j90va7ee5wzxex92vzpdwtffsxxd" timestamp="1567218325" guid="d4eb1625-5b8f-46f1-abf5-a05ace0b60fe"&gt;5&lt;/key&gt;&lt;/foreign-keys&gt;&lt;ref-type name="Journal Article"&gt;17&lt;/ref-type&gt;&lt;contributors&gt;&lt;authors&gt;&lt;author&gt;Gracie, J. A.&lt;/author&gt;&lt;author&gt;Robertson, S. E.&lt;/author&gt;&lt;author&gt;McInnes, I. B.&lt;/author&gt;&lt;/authors&gt;&lt;/contributors&gt;&lt;auth-address&gt;Centre for Rheumatic Diseases, University of Glasgow, 10 Alexandra Parade, Glasgow G31 2ER, Scotland, UK.&lt;/auth-address&gt;&lt;titles&gt;&lt;title&gt;Interleukin-18&lt;/title&gt;&lt;secondary-title&gt;Journal of Leukocyte Biology&lt;/secondary-title&gt;&lt;/titles&gt;&lt;periodical&gt;&lt;full-title&gt;Journal of Leukocyte Biology&lt;/full-title&gt;&lt;abbr-1&gt;J. Leukocyte Biol.&lt;/abbr-1&gt;&lt;abbr-2&gt;J Leukocyte Biol&lt;/abbr-2&gt;&lt;/periodical&gt;&lt;pages&gt;213-24&lt;/pages&gt;&lt;volume&gt;73&lt;/volume&gt;&lt;number&gt;2&lt;/number&gt;&lt;edition&gt;2003/01/30&lt;/edition&gt;&lt;keywords&gt;&lt;keyword&gt;Animals&lt;/keyword&gt;&lt;keyword&gt;Autoimmune Diseases/immunology&lt;/keyword&gt;&lt;keyword&gt;Gene Expression Regulation&lt;/keyword&gt;&lt;keyword&gt;Humans&lt;/keyword&gt;&lt;keyword&gt;Infection/immunology&lt;/keyword&gt;&lt;keyword&gt;Inflammation/immunology&lt;/keyword&gt;&lt;keyword&gt;Interleukin-18/antagonists &amp;amp; inhibitors/genetics/*physiology&lt;/keyword&gt;&lt;keyword&gt;Interleukin-18 Receptor alpha Subunit&lt;/keyword&gt;&lt;keyword&gt;Receptors, Interleukin/physiology&lt;/keyword&gt;&lt;keyword&gt;Receptors, Interleukin-18&lt;/keyword&gt;&lt;/keywords&gt;&lt;dates&gt;&lt;year&gt;2003&lt;/year&gt;&lt;pub-dates&gt;&lt;date&gt;Feb&lt;/date&gt;&lt;/pub-dates&gt;&lt;/dates&gt;&lt;isbn&gt;0741-5400 (Print)&amp;#xD;0741-5400 (Linking)&lt;/isbn&gt;&lt;accession-num&gt;12554798&lt;/accession-num&gt;&lt;urls&gt;&lt;related-urls&gt;&lt;url&gt;https://www.ncbi.nlm.nih.gov/pubmed/12554798&lt;/url&gt;&lt;/related-urls&gt;&lt;/urls&gt;&lt;electronic-resource-num&gt;10.1189/jlb.0602313&lt;/electronic-resource-num&gt;&lt;/record&gt;&lt;/Cite&gt;&lt;/EndNote&gt;</w:instrText>
      </w:r>
      <w:r w:rsidR="00C070C3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C070C3" w:rsidRPr="002D463C">
        <w:rPr>
          <w:rFonts w:ascii="Times New Roman" w:hAnsi="Times New Roman" w:cs="Times New Roman"/>
          <w:noProof/>
          <w:sz w:val="24"/>
          <w:szCs w:val="24"/>
        </w:rPr>
        <w:t>(5)</w:t>
      </w:r>
      <w:r w:rsidR="00C070C3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C070C3" w:rsidRPr="002D463C">
        <w:rPr>
          <w:rFonts w:ascii="Times New Roman" w:hAnsi="Times New Roman" w:cs="Times New Roman"/>
          <w:sz w:val="24"/>
          <w:szCs w:val="24"/>
        </w:rPr>
        <w:t>,</w:t>
      </w:r>
      <w:r w:rsidR="00471549" w:rsidRPr="002D463C">
        <w:rPr>
          <w:rFonts w:ascii="Times New Roman" w:hAnsi="Times New Roman" w:cs="Times New Roman"/>
          <w:sz w:val="24"/>
          <w:szCs w:val="24"/>
        </w:rPr>
        <w:t xml:space="preserve"> its contribution towards AAA pathogenesis is worth investigating. </w:t>
      </w:r>
      <w:r w:rsidR="00C7715D" w:rsidRPr="002D463C">
        <w:rPr>
          <w:rFonts w:ascii="Times New Roman" w:hAnsi="Times New Roman" w:cs="Times New Roman"/>
          <w:sz w:val="24"/>
          <w:szCs w:val="24"/>
        </w:rPr>
        <w:t>Moreover, f</w:t>
      </w:r>
      <w:r w:rsidR="009F1767" w:rsidRPr="002D463C">
        <w:rPr>
          <w:rFonts w:ascii="Times New Roman" w:hAnsi="Times New Roman" w:cs="Times New Roman"/>
          <w:sz w:val="24"/>
          <w:szCs w:val="24"/>
        </w:rPr>
        <w:t xml:space="preserve">indings of a </w:t>
      </w:r>
      <w:r w:rsidR="00341A97" w:rsidRPr="002D463C">
        <w:rPr>
          <w:rFonts w:ascii="Times New Roman" w:hAnsi="Times New Roman" w:cs="Times New Roman"/>
          <w:sz w:val="24"/>
          <w:szCs w:val="24"/>
        </w:rPr>
        <w:t>prev</w:t>
      </w:r>
      <w:r w:rsidR="00A612DD" w:rsidRPr="002D463C">
        <w:rPr>
          <w:rFonts w:ascii="Times New Roman" w:hAnsi="Times New Roman" w:cs="Times New Roman"/>
          <w:sz w:val="24"/>
          <w:szCs w:val="24"/>
        </w:rPr>
        <w:t xml:space="preserve">ious </w:t>
      </w:r>
      <w:r w:rsidR="005B7866" w:rsidRPr="002D463C">
        <w:rPr>
          <w:rFonts w:ascii="Times New Roman" w:hAnsi="Times New Roman" w:cs="Times New Roman"/>
          <w:i/>
          <w:sz w:val="24"/>
          <w:szCs w:val="24"/>
        </w:rPr>
        <w:t>in vivo</w:t>
      </w:r>
      <w:r w:rsidR="005B786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173140" w:rsidRPr="002D463C">
        <w:rPr>
          <w:rFonts w:ascii="Times New Roman" w:hAnsi="Times New Roman" w:cs="Times New Roman"/>
          <w:sz w:val="24"/>
          <w:szCs w:val="24"/>
        </w:rPr>
        <w:t>study</w:t>
      </w:r>
      <w:r w:rsidR="00F851CF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F1767" w:rsidRPr="002D463C">
        <w:rPr>
          <w:rFonts w:ascii="Times New Roman" w:hAnsi="Times New Roman" w:cs="Times New Roman"/>
          <w:sz w:val="24"/>
          <w:szCs w:val="24"/>
        </w:rPr>
        <w:t xml:space="preserve">suggest a higher prevalence of AAA development </w:t>
      </w:r>
      <w:r w:rsidR="00173140" w:rsidRPr="002D463C">
        <w:rPr>
          <w:rFonts w:ascii="Times New Roman" w:hAnsi="Times New Roman" w:cs="Times New Roman"/>
          <w:sz w:val="24"/>
          <w:szCs w:val="24"/>
        </w:rPr>
        <w:t xml:space="preserve">is </w:t>
      </w:r>
      <w:r w:rsidR="009F1767" w:rsidRPr="002D463C">
        <w:rPr>
          <w:rFonts w:ascii="Times New Roman" w:hAnsi="Times New Roman" w:cs="Times New Roman"/>
          <w:sz w:val="24"/>
          <w:szCs w:val="24"/>
        </w:rPr>
        <w:lastRenderedPageBreak/>
        <w:t xml:space="preserve">associated with elevated IL-18 levels </w:t>
      </w:r>
      <w:r w:rsidR="00C94E5C" w:rsidRPr="002D463C">
        <w:rPr>
          <w:rFonts w:ascii="Times New Roman" w:hAnsi="Times New Roman" w:cs="Times New Roman"/>
          <w:sz w:val="24"/>
          <w:szCs w:val="24"/>
        </w:rPr>
        <w:t xml:space="preserve">and </w:t>
      </w:r>
      <w:r w:rsidR="00015BEE" w:rsidRPr="002D463C">
        <w:rPr>
          <w:rFonts w:ascii="Times New Roman" w:hAnsi="Times New Roman" w:cs="Times New Roman"/>
          <w:sz w:val="24"/>
          <w:szCs w:val="24"/>
        </w:rPr>
        <w:t>deficiency</w:t>
      </w:r>
      <w:r w:rsidR="00DD11CA" w:rsidRPr="002D463C">
        <w:rPr>
          <w:rFonts w:ascii="Times New Roman" w:hAnsi="Times New Roman" w:cs="Times New Roman"/>
          <w:sz w:val="24"/>
          <w:szCs w:val="24"/>
        </w:rPr>
        <w:t xml:space="preserve"> of </w:t>
      </w:r>
      <w:r w:rsidR="00FE3D63" w:rsidRPr="002D463C">
        <w:rPr>
          <w:rFonts w:ascii="Times New Roman" w:hAnsi="Times New Roman" w:cs="Times New Roman"/>
          <w:sz w:val="24"/>
          <w:szCs w:val="24"/>
        </w:rPr>
        <w:t xml:space="preserve">IL-18 </w:t>
      </w:r>
      <w:r w:rsidR="00CD7B09" w:rsidRPr="002D463C">
        <w:rPr>
          <w:rFonts w:ascii="Times New Roman" w:hAnsi="Times New Roman" w:cs="Times New Roman"/>
          <w:sz w:val="24"/>
          <w:szCs w:val="24"/>
        </w:rPr>
        <w:t>significantly attenuate</w:t>
      </w:r>
      <w:r w:rsidR="00FE3D63" w:rsidRPr="002D463C">
        <w:rPr>
          <w:rFonts w:ascii="Times New Roman" w:hAnsi="Times New Roman" w:cs="Times New Roman"/>
          <w:sz w:val="24"/>
          <w:szCs w:val="24"/>
        </w:rPr>
        <w:t>s</w:t>
      </w:r>
      <w:r w:rsidR="00CD7B09" w:rsidRPr="002D463C">
        <w:rPr>
          <w:rFonts w:ascii="Times New Roman" w:hAnsi="Times New Roman" w:cs="Times New Roman"/>
          <w:sz w:val="24"/>
          <w:szCs w:val="24"/>
        </w:rPr>
        <w:t xml:space="preserve"> macrophage infiltration in abdominal aortas</w:t>
      </w:r>
      <w:r w:rsidR="00015BEE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ED3FB1" w:rsidRPr="002D463C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892AEC" w:rsidRPr="002D463C">
        <w:rPr>
          <w:rFonts w:ascii="Times New Roman" w:hAnsi="Times New Roman" w:cs="Times New Roman"/>
          <w:sz w:val="24"/>
          <w:szCs w:val="24"/>
        </w:rPr>
        <w:t xml:space="preserve">inhibition the NLRP3 inflammasome activation and its downstream </w:t>
      </w:r>
      <w:r w:rsidR="00ED3FB1" w:rsidRPr="002D463C">
        <w:rPr>
          <w:rFonts w:ascii="Times New Roman" w:hAnsi="Times New Roman" w:cs="Times New Roman"/>
          <w:sz w:val="24"/>
          <w:szCs w:val="24"/>
        </w:rPr>
        <w:t>IL-18 could be</w:t>
      </w:r>
      <w:r w:rsidR="006D74F0" w:rsidRPr="002D463C">
        <w:rPr>
          <w:rFonts w:ascii="Times New Roman" w:hAnsi="Times New Roman" w:cs="Times New Roman"/>
          <w:sz w:val="24"/>
          <w:szCs w:val="24"/>
        </w:rPr>
        <w:t xml:space="preserve"> potential</w:t>
      </w:r>
      <w:r w:rsidR="00ED3FB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5D4EAD" w:rsidRPr="002D463C">
        <w:rPr>
          <w:rFonts w:ascii="Times New Roman" w:hAnsi="Times New Roman" w:cs="Times New Roman"/>
          <w:sz w:val="24"/>
          <w:szCs w:val="24"/>
        </w:rPr>
        <w:t xml:space="preserve">pharmacological </w:t>
      </w:r>
      <w:r w:rsidR="00ED3FB1" w:rsidRPr="002D463C">
        <w:rPr>
          <w:rFonts w:ascii="Times New Roman" w:hAnsi="Times New Roman" w:cs="Times New Roman"/>
          <w:sz w:val="24"/>
          <w:szCs w:val="24"/>
        </w:rPr>
        <w:t>target</w:t>
      </w:r>
      <w:r w:rsidR="006662B7" w:rsidRPr="002D463C">
        <w:rPr>
          <w:rFonts w:ascii="Times New Roman" w:hAnsi="Times New Roman" w:cs="Times New Roman"/>
          <w:sz w:val="24"/>
          <w:szCs w:val="24"/>
        </w:rPr>
        <w:t>s</w:t>
      </w:r>
      <w:r w:rsidR="00ED3FB1" w:rsidRPr="002D463C">
        <w:rPr>
          <w:rFonts w:ascii="Times New Roman" w:hAnsi="Times New Roman" w:cs="Times New Roman"/>
          <w:sz w:val="24"/>
          <w:szCs w:val="24"/>
        </w:rPr>
        <w:t xml:space="preserve"> for the diseas</w:t>
      </w:r>
      <w:r w:rsidR="00A25D3D" w:rsidRPr="002D463C">
        <w:rPr>
          <w:rFonts w:ascii="Times New Roman" w:hAnsi="Times New Roman" w:cs="Times New Roman"/>
          <w:sz w:val="24"/>
          <w:szCs w:val="24"/>
        </w:rPr>
        <w:t>e. However,</w:t>
      </w:r>
      <w:r w:rsidR="00CA232B" w:rsidRPr="002D463C">
        <w:rPr>
          <w:rFonts w:ascii="Times New Roman" w:hAnsi="Times New Roman" w:cs="Times New Roman"/>
          <w:sz w:val="24"/>
          <w:szCs w:val="24"/>
        </w:rPr>
        <w:t xml:space="preserve"> further studies should be dedicated to understanding the </w:t>
      </w:r>
      <w:r w:rsidR="00DC649D" w:rsidRPr="002D463C">
        <w:rPr>
          <w:rFonts w:ascii="Times New Roman" w:hAnsi="Times New Roman" w:cs="Times New Roman"/>
          <w:sz w:val="24"/>
          <w:szCs w:val="24"/>
        </w:rPr>
        <w:t xml:space="preserve">mechanisms of action of </w:t>
      </w:r>
      <w:r w:rsidR="00DD7B04" w:rsidRPr="002D463C">
        <w:rPr>
          <w:rFonts w:ascii="Times New Roman" w:hAnsi="Times New Roman" w:cs="Times New Roman"/>
          <w:sz w:val="24"/>
          <w:szCs w:val="24"/>
        </w:rPr>
        <w:t xml:space="preserve">inflammasomes and </w:t>
      </w:r>
      <w:r w:rsidR="00CA232B" w:rsidRPr="002D463C">
        <w:rPr>
          <w:rFonts w:ascii="Times New Roman" w:hAnsi="Times New Roman" w:cs="Times New Roman"/>
          <w:sz w:val="24"/>
          <w:szCs w:val="24"/>
        </w:rPr>
        <w:t xml:space="preserve">IL-18 more thoroughly in favour of developing medical treatments based on </w:t>
      </w:r>
      <w:r w:rsidR="005E133B" w:rsidRPr="002D463C">
        <w:rPr>
          <w:rFonts w:ascii="Times New Roman" w:hAnsi="Times New Roman" w:cs="Times New Roman"/>
          <w:sz w:val="24"/>
          <w:szCs w:val="24"/>
        </w:rPr>
        <w:t>their inhibition.</w:t>
      </w:r>
    </w:p>
    <w:p w14:paraId="332CBCB2" w14:textId="53487DD3" w:rsidR="00157A34" w:rsidRPr="002D463C" w:rsidRDefault="00157A34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In this study, we hypothesise that </w:t>
      </w:r>
      <w:r w:rsidR="00C30202" w:rsidRPr="002D463C">
        <w:rPr>
          <w:rFonts w:ascii="Times New Roman" w:hAnsi="Times New Roman" w:cs="Times New Roman"/>
          <w:sz w:val="24"/>
          <w:szCs w:val="24"/>
        </w:rPr>
        <w:t>IL-18 promotes macrophage infiltration which in turn promotes the formation of abdominal aortic aneurysms</w:t>
      </w:r>
      <w:r w:rsidR="00B71D95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D40504" w:rsidRPr="002D463C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B71D95" w:rsidRPr="002D463C">
        <w:rPr>
          <w:rFonts w:ascii="Times New Roman" w:hAnsi="Times New Roman" w:cs="Times New Roman"/>
          <w:sz w:val="24"/>
          <w:szCs w:val="24"/>
        </w:rPr>
        <w:t xml:space="preserve">genetic ablation of IL-18 </w:t>
      </w:r>
      <w:r w:rsidR="00D40504" w:rsidRPr="002D463C">
        <w:rPr>
          <w:rFonts w:ascii="Times New Roman" w:hAnsi="Times New Roman" w:cs="Times New Roman"/>
          <w:sz w:val="24"/>
          <w:szCs w:val="24"/>
        </w:rPr>
        <w:t>reduces macrophage migration to the aortic vessel wall</w:t>
      </w:r>
      <w:r w:rsidR="006D4573" w:rsidRPr="002D463C">
        <w:rPr>
          <w:rFonts w:ascii="Times New Roman" w:hAnsi="Times New Roman" w:cs="Times New Roman"/>
          <w:sz w:val="24"/>
          <w:szCs w:val="24"/>
        </w:rPr>
        <w:t>. Through this study,</w:t>
      </w:r>
      <w:r w:rsidR="00F518B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6D4573" w:rsidRPr="002D463C">
        <w:rPr>
          <w:rFonts w:ascii="Times New Roman" w:hAnsi="Times New Roman" w:cs="Times New Roman"/>
          <w:sz w:val="24"/>
          <w:szCs w:val="24"/>
        </w:rPr>
        <w:t>w</w:t>
      </w:r>
      <w:r w:rsidR="005D3EB8" w:rsidRPr="002D463C">
        <w:rPr>
          <w:rFonts w:ascii="Times New Roman" w:hAnsi="Times New Roman" w:cs="Times New Roman"/>
          <w:sz w:val="24"/>
          <w:szCs w:val="24"/>
        </w:rPr>
        <w:t xml:space="preserve">e aim to determine how IL-18 deficiency </w:t>
      </w:r>
      <w:r w:rsidR="004E3B79" w:rsidRPr="002D463C">
        <w:rPr>
          <w:rFonts w:ascii="Times New Roman" w:hAnsi="Times New Roman" w:cs="Times New Roman"/>
          <w:sz w:val="24"/>
          <w:szCs w:val="24"/>
        </w:rPr>
        <w:t xml:space="preserve">affects macrophage infiltration in </w:t>
      </w:r>
      <w:r w:rsidR="00E009CF" w:rsidRPr="002D463C">
        <w:rPr>
          <w:rFonts w:ascii="Times New Roman" w:hAnsi="Times New Roman" w:cs="Times New Roman"/>
          <w:sz w:val="24"/>
          <w:szCs w:val="24"/>
        </w:rPr>
        <w:t xml:space="preserve">abdominal aortic aneurysms using IL-18 </w:t>
      </w:r>
      <w:r w:rsidR="008257E9" w:rsidRPr="002D463C">
        <w:rPr>
          <w:rFonts w:ascii="Times New Roman" w:hAnsi="Times New Roman" w:cs="Times New Roman"/>
          <w:sz w:val="24"/>
          <w:szCs w:val="24"/>
        </w:rPr>
        <w:t>knock out</w:t>
      </w:r>
      <w:r w:rsidR="00B7773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009CF" w:rsidRPr="002D463C">
        <w:rPr>
          <w:rFonts w:ascii="Times New Roman" w:hAnsi="Times New Roman" w:cs="Times New Roman"/>
          <w:sz w:val="24"/>
          <w:szCs w:val="24"/>
        </w:rPr>
        <w:t>mouse models</w:t>
      </w:r>
      <w:r w:rsidR="009916E6" w:rsidRPr="002D463C">
        <w:rPr>
          <w:rFonts w:ascii="Times New Roman" w:hAnsi="Times New Roman" w:cs="Times New Roman"/>
          <w:sz w:val="24"/>
          <w:szCs w:val="24"/>
        </w:rPr>
        <w:t>.</w:t>
      </w:r>
    </w:p>
    <w:p w14:paraId="4D2E2891" w14:textId="03B2E79A" w:rsidR="0004230D" w:rsidRDefault="0004230D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6BBA25" w14:textId="77777777" w:rsidR="000C6754" w:rsidRPr="002D463C" w:rsidRDefault="000C6754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BA7F81" w14:textId="0648BF65" w:rsidR="006D0E35" w:rsidRPr="00167FFE" w:rsidRDefault="006F2F93" w:rsidP="00167FFE">
      <w:pPr>
        <w:pStyle w:val="Heading1"/>
        <w:spacing w:line="360" w:lineRule="auto"/>
        <w:jc w:val="both"/>
        <w:rPr>
          <w:rFonts w:ascii="Times New Roman" w:hAnsi="Times New Roman" w:cs="Times New Roman"/>
          <w:b/>
          <w:color w:val="auto"/>
          <w:sz w:val="36"/>
          <w:szCs w:val="24"/>
        </w:rPr>
      </w:pPr>
      <w:r w:rsidRPr="00AE0D04">
        <w:rPr>
          <w:rFonts w:ascii="Times New Roman" w:hAnsi="Times New Roman" w:cs="Times New Roman"/>
          <w:b/>
          <w:color w:val="auto"/>
          <w:sz w:val="36"/>
          <w:szCs w:val="24"/>
        </w:rPr>
        <w:t>Methods</w:t>
      </w:r>
    </w:p>
    <w:p w14:paraId="0CE53BC0" w14:textId="77777777" w:rsidR="006F2F93" w:rsidRPr="000C6754" w:rsidRDefault="006F2F93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Animal and Ethics approval</w:t>
      </w:r>
    </w:p>
    <w:p w14:paraId="5131DD10" w14:textId="4E520EFB" w:rsidR="006F2F93" w:rsidRPr="002D463C" w:rsidRDefault="00231F49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M</w:t>
      </w:r>
      <w:r w:rsidR="006F2F93" w:rsidRPr="002D463C">
        <w:rPr>
          <w:rFonts w:ascii="Times New Roman" w:hAnsi="Times New Roman" w:cs="Times New Roman"/>
          <w:sz w:val="24"/>
          <w:szCs w:val="24"/>
        </w:rPr>
        <w:t xml:space="preserve">ale </w:t>
      </w:r>
      <w:r w:rsidR="00AC567F" w:rsidRPr="002D463C">
        <w:rPr>
          <w:rFonts w:ascii="Times New Roman" w:hAnsi="Times New Roman" w:cs="Times New Roman"/>
          <w:sz w:val="24"/>
          <w:szCs w:val="24"/>
        </w:rPr>
        <w:t>C57B</w:t>
      </w:r>
      <w:r w:rsidR="00070F90" w:rsidRPr="002D463C">
        <w:rPr>
          <w:rFonts w:ascii="Times New Roman" w:hAnsi="Times New Roman" w:cs="Times New Roman"/>
          <w:sz w:val="24"/>
          <w:szCs w:val="24"/>
        </w:rPr>
        <w:t xml:space="preserve">I6 </w:t>
      </w:r>
      <w:r w:rsidR="006F2F93" w:rsidRPr="002D463C">
        <w:rPr>
          <w:rFonts w:ascii="Times New Roman" w:hAnsi="Times New Roman" w:cs="Times New Roman"/>
          <w:sz w:val="24"/>
          <w:szCs w:val="24"/>
        </w:rPr>
        <w:t>wild type</w:t>
      </w:r>
      <w:r w:rsidR="00386C42" w:rsidRPr="002D463C">
        <w:rPr>
          <w:rFonts w:ascii="Times New Roman" w:hAnsi="Times New Roman" w:cs="Times New Roman"/>
          <w:sz w:val="24"/>
          <w:szCs w:val="24"/>
        </w:rPr>
        <w:t xml:space="preserve"> (WT)</w:t>
      </w:r>
      <w:r w:rsidR="006F2F93" w:rsidRPr="002D463C">
        <w:rPr>
          <w:rFonts w:ascii="Times New Roman" w:hAnsi="Times New Roman" w:cs="Times New Roman"/>
          <w:sz w:val="24"/>
          <w:szCs w:val="24"/>
        </w:rPr>
        <w:t xml:space="preserve"> and</w:t>
      </w:r>
      <w:r w:rsidRPr="002D463C">
        <w:rPr>
          <w:rFonts w:ascii="Times New Roman" w:hAnsi="Times New Roman" w:cs="Times New Roman"/>
          <w:sz w:val="24"/>
          <w:szCs w:val="24"/>
        </w:rPr>
        <w:t xml:space="preserve"> male </w:t>
      </w:r>
      <w:r w:rsidR="006F2F93" w:rsidRPr="002D463C">
        <w:rPr>
          <w:rFonts w:ascii="Times New Roman" w:hAnsi="Times New Roman" w:cs="Times New Roman"/>
          <w:sz w:val="24"/>
          <w:szCs w:val="24"/>
        </w:rPr>
        <w:t>IL-18 knoc</w:t>
      </w:r>
      <w:r w:rsidR="00FA0B80" w:rsidRPr="002D463C">
        <w:rPr>
          <w:rFonts w:ascii="Times New Roman" w:hAnsi="Times New Roman" w:cs="Times New Roman"/>
          <w:sz w:val="24"/>
          <w:szCs w:val="24"/>
        </w:rPr>
        <w:t>k</w:t>
      </w:r>
      <w:r w:rsidR="006F2F93" w:rsidRPr="002D463C">
        <w:rPr>
          <w:rFonts w:ascii="Times New Roman" w:hAnsi="Times New Roman" w:cs="Times New Roman"/>
          <w:sz w:val="24"/>
          <w:szCs w:val="24"/>
        </w:rPr>
        <w:t xml:space="preserve"> out (IL-18</w:t>
      </w:r>
      <w:r w:rsidR="00817081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6F2F93" w:rsidRPr="002D463C">
        <w:rPr>
          <w:rFonts w:ascii="Times New Roman" w:hAnsi="Times New Roman" w:cs="Times New Roman"/>
          <w:sz w:val="24"/>
          <w:szCs w:val="24"/>
        </w:rPr>
        <w:t xml:space="preserve">) mice </w:t>
      </w:r>
      <w:r w:rsidR="000A2EB7" w:rsidRPr="002D463C">
        <w:rPr>
          <w:rFonts w:ascii="Times New Roman" w:hAnsi="Times New Roman" w:cs="Times New Roman"/>
          <w:sz w:val="24"/>
          <w:szCs w:val="24"/>
        </w:rPr>
        <w:t xml:space="preserve">aged 8-10 weeks old </w:t>
      </w:r>
      <w:r w:rsidR="006F2F93" w:rsidRPr="002D463C">
        <w:rPr>
          <w:rFonts w:ascii="Times New Roman" w:hAnsi="Times New Roman" w:cs="Times New Roman"/>
          <w:sz w:val="24"/>
          <w:szCs w:val="24"/>
        </w:rPr>
        <w:t>were obtained from La Trobe Animal Research Training Facility (Bundoora, Australia). The study was approved by the La Trobe Animal Ethics Committee (AEC 16-93).</w:t>
      </w:r>
      <w:r w:rsidR="00386C42" w:rsidRPr="002D46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0FA7E04" w14:textId="77777777" w:rsidR="00386C42" w:rsidRPr="000C6754" w:rsidRDefault="00386C42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Induction of AAA</w:t>
      </w:r>
    </w:p>
    <w:p w14:paraId="0218C4B8" w14:textId="1A9AD146" w:rsidR="00175A8B" w:rsidRPr="002D463C" w:rsidRDefault="0047799D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Under inhaled isoflurane anaesthesia</w:t>
      </w:r>
      <w:r w:rsidR="00B33DE8" w:rsidRPr="002D463C">
        <w:rPr>
          <w:rFonts w:ascii="Times New Roman" w:hAnsi="Times New Roman" w:cs="Times New Roman"/>
          <w:sz w:val="24"/>
          <w:szCs w:val="24"/>
        </w:rPr>
        <w:t>,</w:t>
      </w:r>
      <w:r w:rsidR="00E62144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31F49" w:rsidRPr="002D463C">
        <w:rPr>
          <w:rFonts w:ascii="Times New Roman" w:hAnsi="Times New Roman" w:cs="Times New Roman"/>
          <w:sz w:val="24"/>
          <w:szCs w:val="24"/>
        </w:rPr>
        <w:t>WT</w:t>
      </w:r>
      <w:r w:rsidR="00FC4CFB" w:rsidRPr="002D463C">
        <w:rPr>
          <w:rFonts w:ascii="Times New Roman" w:hAnsi="Times New Roman" w:cs="Times New Roman"/>
          <w:sz w:val="24"/>
          <w:szCs w:val="24"/>
        </w:rPr>
        <w:t xml:space="preserve"> (n=8)</w:t>
      </w:r>
      <w:r w:rsidR="00231F49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4B5F4A" w:rsidRPr="002D463C">
        <w:rPr>
          <w:rFonts w:ascii="Times New Roman" w:hAnsi="Times New Roman" w:cs="Times New Roman"/>
          <w:sz w:val="24"/>
          <w:szCs w:val="24"/>
        </w:rPr>
        <w:t>IL-18</w:t>
      </w:r>
      <w:r w:rsidR="004B5F4A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FC4CFB" w:rsidRPr="002D463C">
        <w:rPr>
          <w:rFonts w:ascii="Times New Roman" w:hAnsi="Times New Roman" w:cs="Times New Roman"/>
          <w:sz w:val="24"/>
          <w:szCs w:val="24"/>
        </w:rPr>
        <w:t>(n=4)</w:t>
      </w:r>
      <w:r w:rsidR="00231F49" w:rsidRPr="002D463C">
        <w:rPr>
          <w:rFonts w:ascii="Times New Roman" w:hAnsi="Times New Roman" w:cs="Times New Roman"/>
          <w:sz w:val="24"/>
          <w:szCs w:val="24"/>
        </w:rPr>
        <w:t xml:space="preserve"> mice were implanted with </w:t>
      </w:r>
      <w:r w:rsidR="00B33DE8" w:rsidRPr="002D463C">
        <w:rPr>
          <w:rFonts w:ascii="Times New Roman" w:hAnsi="Times New Roman" w:cs="Times New Roman"/>
          <w:sz w:val="24"/>
          <w:szCs w:val="24"/>
        </w:rPr>
        <w:t xml:space="preserve">a </w:t>
      </w:r>
      <w:r w:rsidR="00231F49" w:rsidRPr="002D463C">
        <w:rPr>
          <w:rFonts w:ascii="Times New Roman" w:hAnsi="Times New Roman" w:cs="Times New Roman"/>
          <w:sz w:val="24"/>
          <w:szCs w:val="24"/>
        </w:rPr>
        <w:t>subcutaneous osmotic minipump containing Angiotensin II (Ang II) and were infused with Ang II</w:t>
      </w:r>
      <w:r w:rsidR="00660703" w:rsidRPr="002D463C">
        <w:rPr>
          <w:rFonts w:ascii="Times New Roman" w:hAnsi="Times New Roman" w:cs="Times New Roman"/>
          <w:sz w:val="24"/>
          <w:szCs w:val="24"/>
        </w:rPr>
        <w:t xml:space="preserve"> (1.44 </w:t>
      </w:r>
      <w:r w:rsidR="003446A9" w:rsidRPr="002D463C">
        <w:rPr>
          <w:rFonts w:ascii="Times New Roman" w:hAnsi="Times New Roman" w:cs="Times New Roman"/>
          <w:sz w:val="24"/>
          <w:szCs w:val="24"/>
        </w:rPr>
        <w:t>mg/kg/day)</w:t>
      </w:r>
      <w:r w:rsidR="00231F49" w:rsidRPr="002D463C">
        <w:rPr>
          <w:rFonts w:ascii="Times New Roman" w:hAnsi="Times New Roman" w:cs="Times New Roman"/>
          <w:sz w:val="24"/>
          <w:szCs w:val="24"/>
        </w:rPr>
        <w:t xml:space="preserve"> over period of 28 days to induce hypertension and therefore, make them prone to developing AAA. </w:t>
      </w:r>
      <w:r w:rsidR="00B33DE8" w:rsidRPr="002D463C">
        <w:rPr>
          <w:rFonts w:ascii="Times New Roman" w:hAnsi="Times New Roman" w:cs="Times New Roman"/>
          <w:sz w:val="24"/>
          <w:szCs w:val="24"/>
        </w:rPr>
        <w:t xml:space="preserve">Following the treatment period, all </w:t>
      </w:r>
      <w:r w:rsidR="008E245B" w:rsidRPr="002D463C">
        <w:rPr>
          <w:rFonts w:ascii="Times New Roman" w:hAnsi="Times New Roman" w:cs="Times New Roman"/>
          <w:sz w:val="24"/>
          <w:szCs w:val="24"/>
        </w:rPr>
        <w:t>twelve</w:t>
      </w:r>
      <w:r w:rsidR="00B33DE8" w:rsidRPr="002D463C">
        <w:rPr>
          <w:rFonts w:ascii="Times New Roman" w:hAnsi="Times New Roman" w:cs="Times New Roman"/>
          <w:sz w:val="24"/>
          <w:szCs w:val="24"/>
        </w:rPr>
        <w:t xml:space="preserve"> mice were closely examined for eight days. </w:t>
      </w:r>
      <w:r w:rsidR="003446A9" w:rsidRPr="002D463C">
        <w:rPr>
          <w:rFonts w:ascii="Times New Roman" w:hAnsi="Times New Roman" w:cs="Times New Roman"/>
          <w:sz w:val="24"/>
          <w:szCs w:val="24"/>
        </w:rPr>
        <w:t xml:space="preserve">Their blood pressure was measured using a tail cuff. </w:t>
      </w:r>
      <w:r w:rsidR="00D97680" w:rsidRPr="002D463C">
        <w:rPr>
          <w:rFonts w:ascii="Times New Roman" w:hAnsi="Times New Roman" w:cs="Times New Roman"/>
          <w:sz w:val="24"/>
          <w:szCs w:val="24"/>
        </w:rPr>
        <w:t>All mice were in</w:t>
      </w:r>
      <w:r w:rsidR="00B33DE8" w:rsidRPr="002D463C">
        <w:rPr>
          <w:rFonts w:ascii="Times New Roman" w:hAnsi="Times New Roman" w:cs="Times New Roman"/>
          <w:sz w:val="24"/>
          <w:szCs w:val="24"/>
        </w:rPr>
        <w:t xml:space="preserve"> individually ventilated chambers with free access to regular chow and water</w:t>
      </w:r>
      <w:r w:rsidR="00D97680" w:rsidRPr="002D463C">
        <w:rPr>
          <w:rFonts w:ascii="Times New Roman" w:hAnsi="Times New Roman" w:cs="Times New Roman"/>
          <w:sz w:val="24"/>
          <w:szCs w:val="24"/>
        </w:rPr>
        <w:t xml:space="preserve"> during that period. </w:t>
      </w:r>
    </w:p>
    <w:p w14:paraId="1DF76686" w14:textId="77777777" w:rsidR="004B0240" w:rsidRPr="000C6754" w:rsidRDefault="004B0240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Immunofluorescence staining</w:t>
      </w:r>
    </w:p>
    <w:p w14:paraId="3724ED92" w14:textId="63125A31" w:rsidR="00B33DE8" w:rsidRPr="002D463C" w:rsidRDefault="00D97680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At the end of the </w:t>
      </w:r>
      <w:r w:rsidRPr="002D463C">
        <w:rPr>
          <w:rFonts w:ascii="Times New Roman" w:hAnsi="Times New Roman" w:cs="Times New Roman"/>
          <w:i/>
          <w:sz w:val="24"/>
          <w:szCs w:val="24"/>
        </w:rPr>
        <w:t>in vivo</w:t>
      </w:r>
      <w:r w:rsidRPr="002D463C">
        <w:rPr>
          <w:rFonts w:ascii="Times New Roman" w:hAnsi="Times New Roman" w:cs="Times New Roman"/>
          <w:sz w:val="24"/>
          <w:szCs w:val="24"/>
        </w:rPr>
        <w:t xml:space="preserve"> treatment period, all WT and I</w:t>
      </w:r>
      <w:r w:rsidR="004B5F4A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4B5F4A" w:rsidRPr="002D463C">
        <w:rPr>
          <w:rFonts w:ascii="Times New Roman" w:hAnsi="Times New Roman" w:cs="Times New Roman"/>
          <w:sz w:val="24"/>
          <w:szCs w:val="24"/>
        </w:rPr>
        <w:t>IL-18</w:t>
      </w:r>
      <w:r w:rsidR="004B5F4A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E82B5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2D463C">
        <w:rPr>
          <w:rFonts w:ascii="Times New Roman" w:hAnsi="Times New Roman" w:cs="Times New Roman"/>
          <w:sz w:val="24"/>
          <w:szCs w:val="24"/>
        </w:rPr>
        <w:t>mice were killed through CO</w:t>
      </w:r>
      <w:r w:rsidRPr="002D463C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2D463C">
        <w:rPr>
          <w:rFonts w:ascii="Times New Roman" w:hAnsi="Times New Roman" w:cs="Times New Roman"/>
          <w:sz w:val="24"/>
          <w:szCs w:val="24"/>
        </w:rPr>
        <w:t xml:space="preserve">asphyxiation. Their abdominal aortas were freshly harvested and snap frozen in Tissue-Tek® O.C.T (Sakura </w:t>
      </w:r>
      <w:proofErr w:type="spellStart"/>
      <w:r w:rsidRPr="002D463C">
        <w:rPr>
          <w:rFonts w:ascii="Times New Roman" w:hAnsi="Times New Roman" w:cs="Times New Roman"/>
          <w:sz w:val="24"/>
          <w:szCs w:val="24"/>
        </w:rPr>
        <w:t>Finetek</w:t>
      </w:r>
      <w:proofErr w:type="spellEnd"/>
      <w:r w:rsidRPr="002D463C">
        <w:rPr>
          <w:rFonts w:ascii="Times New Roman" w:hAnsi="Times New Roman" w:cs="Times New Roman"/>
          <w:sz w:val="24"/>
          <w:szCs w:val="24"/>
        </w:rPr>
        <w:t>, Japan)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 overnight at 4</w:t>
      </w:r>
      <w:r w:rsidR="002B2B63" w:rsidRPr="002D463C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2B2B63" w:rsidRPr="002D463C">
        <w:rPr>
          <w:rFonts w:ascii="Times New Roman" w:hAnsi="Times New Roman" w:cs="Times New Roman"/>
          <w:sz w:val="24"/>
          <w:szCs w:val="24"/>
        </w:rPr>
        <w:t>C</w:t>
      </w:r>
      <w:r w:rsidRPr="002D463C">
        <w:rPr>
          <w:rFonts w:ascii="Times New Roman" w:hAnsi="Times New Roman" w:cs="Times New Roman"/>
          <w:sz w:val="24"/>
          <w:szCs w:val="24"/>
        </w:rPr>
        <w:t>.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 Cryosections of isolated aortas were cut into </w:t>
      </w:r>
      <w:r w:rsidR="002B2B63" w:rsidRPr="002D463C">
        <w:rPr>
          <w:rFonts w:ascii="Times New Roman" w:hAnsi="Times New Roman" w:cs="Times New Roman"/>
          <w:sz w:val="24"/>
          <w:szCs w:val="24"/>
        </w:rPr>
        <w:lastRenderedPageBreak/>
        <w:t xml:space="preserve">5 </w:t>
      </w:r>
      <w:proofErr w:type="spellStart"/>
      <w:r w:rsidR="002B2B63" w:rsidRPr="002D463C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2B2B63" w:rsidRPr="002D463C">
        <w:rPr>
          <w:rFonts w:ascii="Times New Roman" w:hAnsi="Times New Roman" w:cs="Times New Roman"/>
          <w:sz w:val="24"/>
          <w:szCs w:val="24"/>
        </w:rPr>
        <w:t xml:space="preserve"> sections using Leica cryostat and were placed on slides. One slide contained a</w:t>
      </w:r>
      <w:r w:rsidR="00655B8E" w:rsidRPr="002D463C">
        <w:rPr>
          <w:rFonts w:ascii="Times New Roman" w:hAnsi="Times New Roman" w:cs="Times New Roman"/>
          <w:sz w:val="24"/>
          <w:szCs w:val="24"/>
        </w:rPr>
        <w:t>pproximately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 2-3 cross sections from the same mouse model.</w:t>
      </w:r>
      <w:r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5D765E" w:rsidRPr="002D463C">
        <w:rPr>
          <w:rFonts w:ascii="Times New Roman" w:hAnsi="Times New Roman" w:cs="Times New Roman"/>
          <w:sz w:val="24"/>
          <w:szCs w:val="24"/>
        </w:rPr>
        <w:t>Ce</w:t>
      </w:r>
      <w:r w:rsidR="00702C8C" w:rsidRPr="002D463C">
        <w:rPr>
          <w:rFonts w:ascii="Times New Roman" w:hAnsi="Times New Roman" w:cs="Times New Roman"/>
          <w:sz w:val="24"/>
          <w:szCs w:val="24"/>
        </w:rPr>
        <w:t xml:space="preserve">lls in </w:t>
      </w:r>
      <w:r w:rsidRPr="002D463C">
        <w:rPr>
          <w:rFonts w:ascii="Times New Roman" w:hAnsi="Times New Roman" w:cs="Times New Roman"/>
          <w:sz w:val="24"/>
          <w:szCs w:val="24"/>
        </w:rPr>
        <w:t xml:space="preserve">WT and </w:t>
      </w:r>
      <w:r w:rsidR="00E82B5C" w:rsidRPr="002D463C">
        <w:rPr>
          <w:rFonts w:ascii="Times New Roman" w:hAnsi="Times New Roman" w:cs="Times New Roman"/>
          <w:sz w:val="24"/>
          <w:szCs w:val="24"/>
        </w:rPr>
        <w:t>IL-18</w:t>
      </w:r>
      <w:r w:rsidR="00E82B5C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E82B5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2D463C">
        <w:rPr>
          <w:rFonts w:ascii="Times New Roman" w:hAnsi="Times New Roman" w:cs="Times New Roman"/>
          <w:sz w:val="24"/>
          <w:szCs w:val="24"/>
        </w:rPr>
        <w:t xml:space="preserve">tissue sample were </w:t>
      </w:r>
      <w:r w:rsidR="00702C8C" w:rsidRPr="002D463C">
        <w:rPr>
          <w:rFonts w:ascii="Times New Roman" w:hAnsi="Times New Roman" w:cs="Times New Roman"/>
          <w:sz w:val="24"/>
          <w:szCs w:val="24"/>
        </w:rPr>
        <w:t xml:space="preserve">fixed using </w:t>
      </w:r>
      <w:r w:rsidRPr="002D463C">
        <w:rPr>
          <w:rFonts w:ascii="Times New Roman" w:hAnsi="Times New Roman" w:cs="Times New Roman"/>
          <w:sz w:val="24"/>
          <w:szCs w:val="24"/>
        </w:rPr>
        <w:t>acetone</w:t>
      </w:r>
      <w:r w:rsidR="00702C8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4642F" w:rsidRPr="002D463C">
        <w:rPr>
          <w:rFonts w:ascii="Times New Roman" w:hAnsi="Times New Roman" w:cs="Times New Roman"/>
          <w:sz w:val="24"/>
          <w:szCs w:val="24"/>
        </w:rPr>
        <w:t xml:space="preserve">to prevent protein degradation </w:t>
      </w:r>
      <w:r w:rsidRPr="002D463C">
        <w:rPr>
          <w:rFonts w:ascii="Times New Roman" w:hAnsi="Times New Roman" w:cs="Times New Roman"/>
          <w:sz w:val="24"/>
          <w:szCs w:val="24"/>
        </w:rPr>
        <w:t>before proceeding</w:t>
      </w:r>
      <w:r w:rsidR="001B055B" w:rsidRPr="002D463C">
        <w:rPr>
          <w:rFonts w:ascii="Times New Roman" w:hAnsi="Times New Roman" w:cs="Times New Roman"/>
          <w:sz w:val="24"/>
          <w:szCs w:val="24"/>
        </w:rPr>
        <w:t xml:space="preserve"> with the rest of the experiment</w:t>
      </w:r>
      <w:r w:rsidRPr="002D463C">
        <w:rPr>
          <w:rFonts w:ascii="Times New Roman" w:hAnsi="Times New Roman" w:cs="Times New Roman"/>
          <w:sz w:val="24"/>
          <w:szCs w:val="24"/>
        </w:rPr>
        <w:t xml:space="preserve">. Upon being washed multiple times with </w:t>
      </w:r>
      <w:r w:rsidR="004C0B18" w:rsidRPr="002D463C">
        <w:rPr>
          <w:rFonts w:ascii="Times New Roman" w:hAnsi="Times New Roman" w:cs="Times New Roman"/>
          <w:sz w:val="24"/>
          <w:szCs w:val="24"/>
        </w:rPr>
        <w:t>PBS</w:t>
      </w:r>
      <w:r w:rsidR="004B519C" w:rsidRPr="002D463C">
        <w:rPr>
          <w:rFonts w:ascii="Times New Roman" w:hAnsi="Times New Roman" w:cs="Times New Roman"/>
          <w:sz w:val="24"/>
          <w:szCs w:val="24"/>
        </w:rPr>
        <w:t>,</w:t>
      </w:r>
      <w:r w:rsidRPr="002D463C">
        <w:rPr>
          <w:rFonts w:ascii="Times New Roman" w:hAnsi="Times New Roman" w:cs="Times New Roman"/>
          <w:sz w:val="24"/>
          <w:szCs w:val="24"/>
        </w:rPr>
        <w:t xml:space="preserve"> BSA was added to </w:t>
      </w:r>
      <w:r w:rsidR="004B519C" w:rsidRPr="002D463C">
        <w:rPr>
          <w:rFonts w:ascii="Times New Roman" w:hAnsi="Times New Roman" w:cs="Times New Roman"/>
          <w:sz w:val="24"/>
          <w:szCs w:val="24"/>
        </w:rPr>
        <w:t>all</w:t>
      </w:r>
      <w:r w:rsidRPr="002D463C">
        <w:rPr>
          <w:rFonts w:ascii="Times New Roman" w:hAnsi="Times New Roman" w:cs="Times New Roman"/>
          <w:sz w:val="24"/>
          <w:szCs w:val="24"/>
        </w:rPr>
        <w:t xml:space="preserve"> tissue samples to prevent unspecific binding. The primary antibody</w:t>
      </w:r>
      <w:r w:rsidR="004B0240" w:rsidRPr="002D463C">
        <w:rPr>
          <w:rFonts w:ascii="Times New Roman" w:hAnsi="Times New Roman" w:cs="Times New Roman"/>
          <w:sz w:val="24"/>
          <w:szCs w:val="24"/>
        </w:rPr>
        <w:t>, ra</w:t>
      </w:r>
      <w:r w:rsidR="00DD33D1" w:rsidRPr="002D463C">
        <w:rPr>
          <w:rFonts w:ascii="Times New Roman" w:hAnsi="Times New Roman" w:cs="Times New Roman"/>
          <w:sz w:val="24"/>
          <w:szCs w:val="24"/>
        </w:rPr>
        <w:t>t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anti-F4/80</w:t>
      </w:r>
      <w:r w:rsidR="00EA42F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DD49F9" w:rsidRPr="002D463C">
        <w:rPr>
          <w:rFonts w:ascii="Times New Roman" w:hAnsi="Times New Roman" w:cs="Times New Roman"/>
          <w:sz w:val="24"/>
          <w:szCs w:val="24"/>
        </w:rPr>
        <w:t>was diluted 1:500 into PBS and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Pr="002D463C">
        <w:rPr>
          <w:rFonts w:ascii="Times New Roman" w:hAnsi="Times New Roman" w:cs="Times New Roman"/>
          <w:sz w:val="24"/>
          <w:szCs w:val="24"/>
        </w:rPr>
        <w:t xml:space="preserve">was </w:t>
      </w:r>
      <w:r w:rsidR="00500C41" w:rsidRPr="002D463C">
        <w:rPr>
          <w:rFonts w:ascii="Times New Roman" w:hAnsi="Times New Roman" w:cs="Times New Roman"/>
          <w:sz w:val="24"/>
          <w:szCs w:val="24"/>
        </w:rPr>
        <w:t xml:space="preserve">then </w:t>
      </w:r>
      <w:r w:rsidRPr="002D463C">
        <w:rPr>
          <w:rFonts w:ascii="Times New Roman" w:hAnsi="Times New Roman" w:cs="Times New Roman"/>
          <w:sz w:val="24"/>
          <w:szCs w:val="24"/>
        </w:rPr>
        <w:t>added</w:t>
      </w:r>
      <w:r w:rsidR="00DD49F9" w:rsidRPr="002D463C">
        <w:rPr>
          <w:rFonts w:ascii="Times New Roman" w:hAnsi="Times New Roman" w:cs="Times New Roman"/>
          <w:sz w:val="24"/>
          <w:szCs w:val="24"/>
        </w:rPr>
        <w:t xml:space="preserve"> to bind macrophages</w:t>
      </w:r>
      <w:r w:rsidR="004B519C" w:rsidRPr="002D463C">
        <w:rPr>
          <w:rFonts w:ascii="Times New Roman" w:hAnsi="Times New Roman" w:cs="Times New Roman"/>
          <w:sz w:val="24"/>
          <w:szCs w:val="24"/>
        </w:rPr>
        <w:t>. Tissue samples were</w:t>
      </w:r>
      <w:r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35A35" w:rsidRPr="002D463C">
        <w:rPr>
          <w:rFonts w:ascii="Times New Roman" w:hAnsi="Times New Roman" w:cs="Times New Roman"/>
          <w:sz w:val="24"/>
          <w:szCs w:val="24"/>
        </w:rPr>
        <w:t>incubated</w:t>
      </w:r>
      <w:r w:rsidRPr="002D463C">
        <w:rPr>
          <w:rFonts w:ascii="Times New Roman" w:hAnsi="Times New Roman" w:cs="Times New Roman"/>
          <w:sz w:val="24"/>
          <w:szCs w:val="24"/>
        </w:rPr>
        <w:t xml:space="preserve"> overnight </w:t>
      </w:r>
      <w:r w:rsidR="004B519C" w:rsidRPr="002D463C">
        <w:rPr>
          <w:rFonts w:ascii="Times New Roman" w:hAnsi="Times New Roman" w:cs="Times New Roman"/>
          <w:sz w:val="24"/>
          <w:szCs w:val="24"/>
        </w:rPr>
        <w:t>at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4</w:t>
      </w:r>
      <w:r w:rsidR="004B0240" w:rsidRPr="002D463C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C. </w:t>
      </w:r>
      <w:r w:rsidR="002B2B63" w:rsidRPr="002D463C">
        <w:rPr>
          <w:rFonts w:ascii="Times New Roman" w:hAnsi="Times New Roman" w:cs="Times New Roman"/>
          <w:sz w:val="24"/>
          <w:szCs w:val="24"/>
        </w:rPr>
        <w:t>The following day, after washing with PBS multiple times</w:t>
      </w:r>
      <w:r w:rsidR="00111579" w:rsidRPr="002D463C">
        <w:rPr>
          <w:rFonts w:ascii="Times New Roman" w:hAnsi="Times New Roman" w:cs="Times New Roman"/>
          <w:sz w:val="24"/>
          <w:szCs w:val="24"/>
        </w:rPr>
        <w:t>,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 the secondary antibody</w:t>
      </w:r>
      <w:r w:rsidR="004B0240" w:rsidRPr="002D463C">
        <w:rPr>
          <w:rFonts w:ascii="Times New Roman" w:hAnsi="Times New Roman" w:cs="Times New Roman"/>
          <w:sz w:val="24"/>
          <w:szCs w:val="24"/>
        </w:rPr>
        <w:t>, Alexa Fluor 5</w:t>
      </w:r>
      <w:r w:rsidR="00C83279" w:rsidRPr="002D463C">
        <w:rPr>
          <w:rFonts w:ascii="Times New Roman" w:hAnsi="Times New Roman" w:cs="Times New Roman"/>
          <w:sz w:val="24"/>
          <w:szCs w:val="24"/>
        </w:rPr>
        <w:t>55</w:t>
      </w:r>
      <w:r w:rsidR="004B0240" w:rsidRPr="002D463C">
        <w:rPr>
          <w:rFonts w:ascii="Times New Roman" w:hAnsi="Times New Roman" w:cs="Times New Roman"/>
          <w:sz w:val="24"/>
          <w:szCs w:val="24"/>
        </w:rPr>
        <w:t>-conjugated goat anti-ra</w:t>
      </w:r>
      <w:r w:rsidR="00076FD8" w:rsidRPr="002D463C">
        <w:rPr>
          <w:rFonts w:ascii="Times New Roman" w:hAnsi="Times New Roman" w:cs="Times New Roman"/>
          <w:sz w:val="24"/>
          <w:szCs w:val="24"/>
        </w:rPr>
        <w:t>t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IgG 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was </w:t>
      </w:r>
      <w:r w:rsidR="00F01C7F" w:rsidRPr="002D463C">
        <w:rPr>
          <w:rFonts w:ascii="Times New Roman" w:hAnsi="Times New Roman" w:cs="Times New Roman"/>
          <w:sz w:val="24"/>
          <w:szCs w:val="24"/>
        </w:rPr>
        <w:t xml:space="preserve">diluted 1:250, </w:t>
      </w:r>
      <w:r w:rsidR="002B2B63" w:rsidRPr="002D463C">
        <w:rPr>
          <w:rFonts w:ascii="Times New Roman" w:hAnsi="Times New Roman" w:cs="Times New Roman"/>
          <w:sz w:val="24"/>
          <w:szCs w:val="24"/>
        </w:rPr>
        <w:t xml:space="preserve">added </w:t>
      </w:r>
      <w:r w:rsidR="00EA1403" w:rsidRPr="002D463C">
        <w:rPr>
          <w:rFonts w:ascii="Times New Roman" w:hAnsi="Times New Roman" w:cs="Times New Roman"/>
          <w:sz w:val="24"/>
          <w:szCs w:val="24"/>
        </w:rPr>
        <w:t xml:space="preserve">to the samples </w:t>
      </w:r>
      <w:r w:rsidR="002B2B63" w:rsidRPr="002D463C">
        <w:rPr>
          <w:rFonts w:ascii="Times New Roman" w:hAnsi="Times New Roman" w:cs="Times New Roman"/>
          <w:sz w:val="24"/>
          <w:szCs w:val="24"/>
        </w:rPr>
        <w:t>and left for two hours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F4C7E" w:rsidRPr="002D463C">
        <w:rPr>
          <w:rFonts w:ascii="Times New Roman" w:hAnsi="Times New Roman" w:cs="Times New Roman"/>
          <w:sz w:val="24"/>
          <w:szCs w:val="24"/>
        </w:rPr>
        <w:t>at</w:t>
      </w:r>
      <w:r w:rsidR="004B0240" w:rsidRPr="002D463C">
        <w:rPr>
          <w:rFonts w:ascii="Times New Roman" w:hAnsi="Times New Roman" w:cs="Times New Roman"/>
          <w:sz w:val="24"/>
          <w:szCs w:val="24"/>
        </w:rPr>
        <w:t xml:space="preserve"> room temperature</w:t>
      </w:r>
      <w:r w:rsidR="009D25F7" w:rsidRPr="002D463C">
        <w:rPr>
          <w:rFonts w:ascii="Times New Roman" w:hAnsi="Times New Roman" w:cs="Times New Roman"/>
          <w:sz w:val="24"/>
          <w:szCs w:val="24"/>
        </w:rPr>
        <w:t xml:space="preserve"> for 3 hours</w:t>
      </w:r>
      <w:r w:rsidR="00AF4C7E" w:rsidRPr="002D463C">
        <w:rPr>
          <w:rFonts w:ascii="Times New Roman" w:hAnsi="Times New Roman" w:cs="Times New Roman"/>
          <w:sz w:val="24"/>
          <w:szCs w:val="24"/>
        </w:rPr>
        <w:t>.</w:t>
      </w:r>
    </w:p>
    <w:p w14:paraId="1EBAD5CB" w14:textId="768A7167" w:rsidR="004B0240" w:rsidRPr="002D463C" w:rsidRDefault="004B0240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A primary negative control w</w:t>
      </w:r>
      <w:r w:rsidR="00AF4C7E" w:rsidRPr="002D463C">
        <w:rPr>
          <w:rFonts w:ascii="Times New Roman" w:hAnsi="Times New Roman" w:cs="Times New Roman"/>
          <w:sz w:val="24"/>
          <w:szCs w:val="24"/>
        </w:rPr>
        <w:t>as</w:t>
      </w:r>
      <w:r w:rsidRPr="002D463C">
        <w:rPr>
          <w:rFonts w:ascii="Times New Roman" w:hAnsi="Times New Roman" w:cs="Times New Roman"/>
          <w:sz w:val="24"/>
          <w:szCs w:val="24"/>
        </w:rPr>
        <w:t xml:space="preserve"> included whereby primary antibodies were omitted and only </w:t>
      </w:r>
      <w:r w:rsidR="00AF4C7E" w:rsidRPr="002D463C">
        <w:rPr>
          <w:rFonts w:ascii="Times New Roman" w:hAnsi="Times New Roman" w:cs="Times New Roman"/>
          <w:sz w:val="24"/>
          <w:szCs w:val="24"/>
        </w:rPr>
        <w:t xml:space="preserve">the </w:t>
      </w:r>
      <w:r w:rsidRPr="002D463C">
        <w:rPr>
          <w:rFonts w:ascii="Times New Roman" w:hAnsi="Times New Roman" w:cs="Times New Roman"/>
          <w:sz w:val="24"/>
          <w:szCs w:val="24"/>
        </w:rPr>
        <w:t xml:space="preserve">secondary antibodies were incubated with </w:t>
      </w:r>
      <w:r w:rsidR="00212508" w:rsidRPr="002D463C">
        <w:rPr>
          <w:rFonts w:ascii="Times New Roman" w:hAnsi="Times New Roman" w:cs="Times New Roman"/>
          <w:sz w:val="24"/>
          <w:szCs w:val="24"/>
        </w:rPr>
        <w:t>the</w:t>
      </w:r>
      <w:r w:rsidRPr="002D463C">
        <w:rPr>
          <w:rFonts w:ascii="Times New Roman" w:hAnsi="Times New Roman" w:cs="Times New Roman"/>
          <w:sz w:val="24"/>
          <w:szCs w:val="24"/>
        </w:rPr>
        <w:t xml:space="preserve"> specimen</w:t>
      </w:r>
      <w:r w:rsidR="00212508" w:rsidRPr="002D463C">
        <w:rPr>
          <w:rFonts w:ascii="Times New Roman" w:hAnsi="Times New Roman" w:cs="Times New Roman"/>
          <w:sz w:val="24"/>
          <w:szCs w:val="24"/>
        </w:rPr>
        <w:t>.</w:t>
      </w:r>
      <w:r w:rsidR="00494AC3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12508" w:rsidRPr="002D463C">
        <w:rPr>
          <w:rFonts w:ascii="Times New Roman" w:hAnsi="Times New Roman" w:cs="Times New Roman"/>
          <w:sz w:val="24"/>
          <w:szCs w:val="24"/>
        </w:rPr>
        <w:t>T</w:t>
      </w:r>
      <w:r w:rsidRPr="002D463C">
        <w:rPr>
          <w:rFonts w:ascii="Times New Roman" w:hAnsi="Times New Roman" w:cs="Times New Roman"/>
          <w:sz w:val="24"/>
          <w:szCs w:val="24"/>
        </w:rPr>
        <w:t xml:space="preserve">his </w:t>
      </w:r>
      <w:r w:rsidR="00212508" w:rsidRPr="002D463C">
        <w:rPr>
          <w:rFonts w:ascii="Times New Roman" w:hAnsi="Times New Roman" w:cs="Times New Roman"/>
          <w:sz w:val="24"/>
          <w:szCs w:val="24"/>
        </w:rPr>
        <w:t>was</w:t>
      </w:r>
      <w:r w:rsidRPr="002D463C">
        <w:rPr>
          <w:rFonts w:ascii="Times New Roman" w:hAnsi="Times New Roman" w:cs="Times New Roman"/>
          <w:sz w:val="24"/>
          <w:szCs w:val="24"/>
        </w:rPr>
        <w:t xml:space="preserve"> in order to ensure </w:t>
      </w:r>
      <w:r w:rsidR="00212508" w:rsidRPr="002D463C">
        <w:rPr>
          <w:rFonts w:ascii="Times New Roman" w:hAnsi="Times New Roman" w:cs="Times New Roman"/>
          <w:sz w:val="24"/>
          <w:szCs w:val="24"/>
        </w:rPr>
        <w:t xml:space="preserve">that </w:t>
      </w:r>
      <w:r w:rsidRPr="002D463C">
        <w:rPr>
          <w:rFonts w:ascii="Times New Roman" w:hAnsi="Times New Roman" w:cs="Times New Roman"/>
          <w:sz w:val="24"/>
          <w:szCs w:val="24"/>
        </w:rPr>
        <w:t>there is no non-specific binding of the secondary antibody.</w:t>
      </w:r>
      <w:r w:rsidR="00494AC3" w:rsidRPr="002D46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1CC4C6" w14:textId="2C6F47DD" w:rsidR="004338BD" w:rsidRPr="002D463C" w:rsidRDefault="004B0240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Slides were then treated with fluorescence mounting medium </w:t>
      </w:r>
      <w:r w:rsidR="009444C6" w:rsidRPr="002D463C">
        <w:rPr>
          <w:rFonts w:ascii="Times New Roman" w:hAnsi="Times New Roman" w:cs="Times New Roman"/>
          <w:sz w:val="24"/>
          <w:szCs w:val="24"/>
        </w:rPr>
        <w:t>and</w:t>
      </w:r>
      <w:r w:rsidR="000A382A" w:rsidRPr="002D463C">
        <w:rPr>
          <w:rFonts w:ascii="Times New Roman" w:hAnsi="Times New Roman" w:cs="Times New Roman"/>
          <w:sz w:val="24"/>
          <w:szCs w:val="24"/>
        </w:rPr>
        <w:t xml:space="preserve"> DAPI </w:t>
      </w:r>
      <w:r w:rsidRPr="002D463C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2D463C">
        <w:rPr>
          <w:rFonts w:ascii="Times New Roman" w:hAnsi="Times New Roman" w:cs="Times New Roman"/>
          <w:sz w:val="24"/>
          <w:szCs w:val="24"/>
        </w:rPr>
        <w:t>Vect</w:t>
      </w:r>
      <w:r w:rsidR="000A382A" w:rsidRPr="002D463C">
        <w:rPr>
          <w:rFonts w:ascii="Times New Roman" w:hAnsi="Times New Roman" w:cs="Times New Roman"/>
          <w:sz w:val="24"/>
          <w:szCs w:val="24"/>
        </w:rPr>
        <w:t>a</w:t>
      </w:r>
      <w:r w:rsidRPr="002D463C">
        <w:rPr>
          <w:rFonts w:ascii="Times New Roman" w:hAnsi="Times New Roman" w:cs="Times New Roman"/>
          <w:sz w:val="24"/>
          <w:szCs w:val="24"/>
        </w:rPr>
        <w:t>shield</w:t>
      </w:r>
      <w:proofErr w:type="spellEnd"/>
      <w:r w:rsidRPr="002D463C">
        <w:rPr>
          <w:rFonts w:ascii="Times New Roman" w:hAnsi="Times New Roman" w:cs="Times New Roman"/>
          <w:sz w:val="24"/>
          <w:szCs w:val="24"/>
        </w:rPr>
        <w:t xml:space="preserve"> anti-fade mounting medium)</w:t>
      </w:r>
      <w:r w:rsidR="009444C6" w:rsidRPr="002D463C">
        <w:rPr>
          <w:rFonts w:ascii="Times New Roman" w:hAnsi="Times New Roman" w:cs="Times New Roman"/>
          <w:sz w:val="24"/>
          <w:szCs w:val="24"/>
        </w:rPr>
        <w:t xml:space="preserve">, sealed with acetone and </w:t>
      </w:r>
      <w:r w:rsidRPr="002D463C">
        <w:rPr>
          <w:rFonts w:ascii="Times New Roman" w:hAnsi="Times New Roman" w:cs="Times New Roman"/>
          <w:sz w:val="24"/>
          <w:szCs w:val="24"/>
        </w:rPr>
        <w:t>visuali</w:t>
      </w:r>
      <w:r w:rsidR="003E5B53" w:rsidRPr="002D463C">
        <w:rPr>
          <w:rFonts w:ascii="Times New Roman" w:hAnsi="Times New Roman" w:cs="Times New Roman"/>
          <w:sz w:val="24"/>
          <w:szCs w:val="24"/>
        </w:rPr>
        <w:t>z</w:t>
      </w:r>
      <w:r w:rsidRPr="002D463C">
        <w:rPr>
          <w:rFonts w:ascii="Times New Roman" w:hAnsi="Times New Roman" w:cs="Times New Roman"/>
          <w:sz w:val="24"/>
          <w:szCs w:val="24"/>
        </w:rPr>
        <w:t xml:space="preserve">ed under 20-40X magnification using Olympus BX-8 </w:t>
      </w:r>
      <w:proofErr w:type="spellStart"/>
      <w:r w:rsidRPr="002D463C">
        <w:rPr>
          <w:rFonts w:ascii="Times New Roman" w:hAnsi="Times New Roman" w:cs="Times New Roman"/>
          <w:sz w:val="24"/>
          <w:szCs w:val="24"/>
        </w:rPr>
        <w:t>epifluorescent</w:t>
      </w:r>
      <w:proofErr w:type="spellEnd"/>
      <w:r w:rsidRPr="002D463C">
        <w:rPr>
          <w:rFonts w:ascii="Times New Roman" w:hAnsi="Times New Roman" w:cs="Times New Roman"/>
          <w:sz w:val="24"/>
          <w:szCs w:val="24"/>
        </w:rPr>
        <w:t xml:space="preserve"> microscope </w:t>
      </w:r>
      <w:r w:rsidR="00AE6B1D" w:rsidRPr="002D463C">
        <w:rPr>
          <w:rFonts w:ascii="Times New Roman" w:hAnsi="Times New Roman" w:cs="Times New Roman"/>
          <w:sz w:val="24"/>
          <w:szCs w:val="24"/>
        </w:rPr>
        <w:t xml:space="preserve">through </w:t>
      </w:r>
      <w:r w:rsidRPr="002D463C">
        <w:rPr>
          <w:rFonts w:ascii="Times New Roman" w:hAnsi="Times New Roman" w:cs="Times New Roman"/>
          <w:sz w:val="24"/>
          <w:szCs w:val="24"/>
        </w:rPr>
        <w:t>an Olympus</w:t>
      </w:r>
      <w:r w:rsidR="00932788" w:rsidRPr="002D463C">
        <w:rPr>
          <w:rFonts w:ascii="Times New Roman" w:hAnsi="Times New Roman" w:cs="Times New Roman"/>
          <w:sz w:val="24"/>
          <w:szCs w:val="24"/>
        </w:rPr>
        <w:t xml:space="preserve"> BX-73 </w:t>
      </w:r>
      <w:r w:rsidR="00AE6B1D" w:rsidRPr="002D463C">
        <w:rPr>
          <w:rFonts w:ascii="Times New Roman" w:hAnsi="Times New Roman" w:cs="Times New Roman"/>
          <w:sz w:val="24"/>
          <w:szCs w:val="24"/>
        </w:rPr>
        <w:t>inflorescent microscope with a</w:t>
      </w:r>
      <w:r w:rsidRPr="002D463C">
        <w:rPr>
          <w:rFonts w:ascii="Times New Roman" w:hAnsi="Times New Roman" w:cs="Times New Roman"/>
          <w:sz w:val="24"/>
          <w:szCs w:val="24"/>
        </w:rPr>
        <w:t xml:space="preserve"> DP-10 camera attached. </w:t>
      </w:r>
    </w:p>
    <w:p w14:paraId="5AD601AE" w14:textId="77777777" w:rsidR="00B33DE8" w:rsidRPr="000C6754" w:rsidRDefault="00B33DE8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 xml:space="preserve">Determining the degree of macrophage infiltration </w:t>
      </w:r>
    </w:p>
    <w:p w14:paraId="5F0B591C" w14:textId="417F5549" w:rsidR="004B0240" w:rsidRPr="002D463C" w:rsidRDefault="00486BF2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ImageJ</w:t>
      </w:r>
      <w:r w:rsidR="001E4D85" w:rsidRPr="002D463C">
        <w:rPr>
          <w:rFonts w:ascii="Times New Roman" w:hAnsi="Times New Roman" w:cs="Times New Roman"/>
          <w:sz w:val="24"/>
          <w:szCs w:val="24"/>
        </w:rPr>
        <w:t xml:space="preserve"> Fiji</w:t>
      </w:r>
      <w:r w:rsidRPr="002D463C">
        <w:rPr>
          <w:rFonts w:ascii="Times New Roman" w:hAnsi="Times New Roman" w:cs="Times New Roman"/>
          <w:sz w:val="24"/>
          <w:szCs w:val="24"/>
        </w:rPr>
        <w:t xml:space="preserve"> software was used to </w:t>
      </w:r>
      <w:r w:rsidR="002415BD" w:rsidRPr="002D463C">
        <w:rPr>
          <w:rFonts w:ascii="Times New Roman" w:hAnsi="Times New Roman" w:cs="Times New Roman"/>
          <w:sz w:val="24"/>
          <w:szCs w:val="24"/>
        </w:rPr>
        <w:t xml:space="preserve">quantitatively </w:t>
      </w:r>
      <w:r w:rsidRPr="002D463C">
        <w:rPr>
          <w:rFonts w:ascii="Times New Roman" w:hAnsi="Times New Roman" w:cs="Times New Roman"/>
          <w:sz w:val="24"/>
          <w:szCs w:val="24"/>
        </w:rPr>
        <w:t>determine the degree of macrophage infiltration</w:t>
      </w:r>
      <w:r w:rsidR="003D0CF3" w:rsidRPr="002D463C">
        <w:rPr>
          <w:rFonts w:ascii="Times New Roman" w:hAnsi="Times New Roman" w:cs="Times New Roman"/>
          <w:sz w:val="24"/>
          <w:szCs w:val="24"/>
        </w:rPr>
        <w:t xml:space="preserve"> through F4/80 stain</w:t>
      </w:r>
      <w:r w:rsidRPr="002D463C">
        <w:rPr>
          <w:rFonts w:ascii="Times New Roman" w:hAnsi="Times New Roman" w:cs="Times New Roman"/>
          <w:sz w:val="24"/>
          <w:szCs w:val="24"/>
        </w:rPr>
        <w:t xml:space="preserve">. Relative fluorescence as a percentage of the total cross-sectional area of the aortic cross sections was calculated. </w:t>
      </w:r>
    </w:p>
    <w:p w14:paraId="516677DD" w14:textId="77777777" w:rsidR="006F2F93" w:rsidRPr="000C6754" w:rsidRDefault="004B0240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Statistical Analysis</w:t>
      </w:r>
    </w:p>
    <w:p w14:paraId="35DB708B" w14:textId="7D861CBB" w:rsidR="0004230D" w:rsidRDefault="00486BF2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Graph Pad Prism was used to analyse the acquired data. An unpaired T test was conducted to </w:t>
      </w:r>
      <w:r w:rsidR="009272E8" w:rsidRPr="002D463C">
        <w:rPr>
          <w:rFonts w:ascii="Times New Roman" w:hAnsi="Times New Roman" w:cs="Times New Roman"/>
          <w:sz w:val="24"/>
          <w:szCs w:val="24"/>
        </w:rPr>
        <w:t>carry out a comparative analysis between test and control groups.</w:t>
      </w:r>
      <w:r w:rsidR="003A3CF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272E8" w:rsidRPr="002D463C">
        <w:rPr>
          <w:rFonts w:ascii="Times New Roman" w:hAnsi="Times New Roman" w:cs="Times New Roman"/>
          <w:sz w:val="24"/>
          <w:szCs w:val="24"/>
        </w:rPr>
        <w:t xml:space="preserve">P </w:t>
      </w:r>
      <w:r w:rsidR="0072133F" w:rsidRPr="002D463C">
        <w:rPr>
          <w:rFonts w:ascii="Times New Roman" w:hAnsi="Times New Roman" w:cs="Times New Roman"/>
          <w:sz w:val="24"/>
          <w:szCs w:val="24"/>
        </w:rPr>
        <w:t>&lt;</w:t>
      </w:r>
      <w:r w:rsidR="009272E8" w:rsidRPr="002D463C">
        <w:rPr>
          <w:rFonts w:ascii="Times New Roman" w:hAnsi="Times New Roman" w:cs="Times New Roman"/>
          <w:sz w:val="24"/>
          <w:szCs w:val="24"/>
        </w:rPr>
        <w:t xml:space="preserve"> 0.0</w:t>
      </w:r>
      <w:r w:rsidR="0072133F" w:rsidRPr="002D463C">
        <w:rPr>
          <w:rFonts w:ascii="Times New Roman" w:hAnsi="Times New Roman" w:cs="Times New Roman"/>
          <w:sz w:val="24"/>
          <w:szCs w:val="24"/>
        </w:rPr>
        <w:t>5</w:t>
      </w:r>
      <w:r w:rsidR="009272E8" w:rsidRPr="002D463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272E8" w:rsidRPr="002D463C">
        <w:rPr>
          <w:rFonts w:ascii="Times New Roman" w:hAnsi="Times New Roman" w:cs="Times New Roman"/>
          <w:sz w:val="24"/>
          <w:szCs w:val="24"/>
        </w:rPr>
        <w:t>was considered to be</w:t>
      </w:r>
      <w:proofErr w:type="gramEnd"/>
      <w:r w:rsidR="009272E8" w:rsidRPr="002D463C">
        <w:rPr>
          <w:rFonts w:ascii="Times New Roman" w:hAnsi="Times New Roman" w:cs="Times New Roman"/>
          <w:sz w:val="24"/>
          <w:szCs w:val="24"/>
        </w:rPr>
        <w:t xml:space="preserve"> statistically significant.</w:t>
      </w:r>
    </w:p>
    <w:p w14:paraId="1D092A92" w14:textId="77777777" w:rsidR="000C6754" w:rsidRPr="002D463C" w:rsidRDefault="000C6754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E8E0FD" w14:textId="2FE334F9" w:rsidR="005211BC" w:rsidRDefault="005211BC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73FF89" w14:textId="0F1F04C3" w:rsidR="00167FFE" w:rsidRDefault="00167FFE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066616" w14:textId="77777777" w:rsidR="00167FFE" w:rsidRPr="002D463C" w:rsidRDefault="00167FFE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370218" w14:textId="024384F3" w:rsidR="006D0E35" w:rsidRPr="00167FFE" w:rsidRDefault="004C7488" w:rsidP="00167FFE">
      <w:pPr>
        <w:pStyle w:val="Heading1"/>
        <w:spacing w:line="360" w:lineRule="auto"/>
        <w:jc w:val="both"/>
        <w:rPr>
          <w:rFonts w:ascii="Times New Roman" w:hAnsi="Times New Roman" w:cs="Times New Roman"/>
          <w:b/>
          <w:color w:val="auto"/>
          <w:sz w:val="36"/>
          <w:szCs w:val="24"/>
        </w:rPr>
      </w:pPr>
      <w:r w:rsidRPr="00AE0D04">
        <w:rPr>
          <w:rFonts w:ascii="Times New Roman" w:hAnsi="Times New Roman" w:cs="Times New Roman"/>
          <w:b/>
          <w:color w:val="auto"/>
          <w:sz w:val="36"/>
          <w:szCs w:val="24"/>
        </w:rPr>
        <w:lastRenderedPageBreak/>
        <w:t>Results</w:t>
      </w:r>
    </w:p>
    <w:p w14:paraId="17869A85" w14:textId="77777777" w:rsidR="00456C84" w:rsidRPr="000C6754" w:rsidRDefault="00B474C1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IL-18KO did not develop Ang II-induced AA</w:t>
      </w:r>
      <w:r w:rsidR="00456C84" w:rsidRPr="000C6754">
        <w:rPr>
          <w:rFonts w:ascii="Times New Roman" w:hAnsi="Times New Roman" w:cs="Times New Roman"/>
          <w:b/>
          <w:color w:val="auto"/>
          <w:sz w:val="28"/>
          <w:szCs w:val="24"/>
        </w:rPr>
        <w:t>A</w:t>
      </w:r>
    </w:p>
    <w:p w14:paraId="48828C74" w14:textId="3D976DB0" w:rsidR="00B367D0" w:rsidRPr="002D463C" w:rsidRDefault="00E92D7D" w:rsidP="001F5EC0">
      <w:pPr>
        <w:spacing w:line="360" w:lineRule="auto"/>
        <w:jc w:val="both"/>
        <w:rPr>
          <w:rFonts w:ascii="Times New Roman" w:eastAsiaTheme="majorEastAsia" w:hAnsi="Times New Roman" w:cs="Times New Roman"/>
          <w:color w:val="2F5496" w:themeColor="accent1" w:themeShade="BF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N</w:t>
      </w:r>
      <w:r w:rsidR="00E006ED" w:rsidRPr="002D463C">
        <w:rPr>
          <w:rFonts w:ascii="Times New Roman" w:hAnsi="Times New Roman" w:cs="Times New Roman"/>
          <w:sz w:val="24"/>
          <w:szCs w:val="24"/>
        </w:rPr>
        <w:t xml:space="preserve">o development in AAA </w:t>
      </w:r>
      <w:r w:rsidRPr="002D463C">
        <w:rPr>
          <w:rFonts w:ascii="Times New Roman" w:hAnsi="Times New Roman" w:cs="Times New Roman"/>
          <w:sz w:val="24"/>
          <w:szCs w:val="24"/>
        </w:rPr>
        <w:t xml:space="preserve">was observed </w:t>
      </w:r>
      <w:r w:rsidR="008252BC" w:rsidRPr="002D463C">
        <w:rPr>
          <w:rFonts w:ascii="Times New Roman" w:hAnsi="Times New Roman" w:cs="Times New Roman"/>
          <w:sz w:val="24"/>
          <w:szCs w:val="24"/>
        </w:rPr>
        <w:t xml:space="preserve">in </w:t>
      </w:r>
      <w:r w:rsidR="00D215EA" w:rsidRPr="002D463C">
        <w:rPr>
          <w:rFonts w:ascii="Times New Roman" w:hAnsi="Times New Roman" w:cs="Times New Roman"/>
          <w:sz w:val="24"/>
          <w:szCs w:val="24"/>
        </w:rPr>
        <w:t xml:space="preserve">any of the </w:t>
      </w:r>
      <w:r w:rsidR="00E82B5C" w:rsidRPr="002D463C">
        <w:rPr>
          <w:rFonts w:ascii="Times New Roman" w:hAnsi="Times New Roman" w:cs="Times New Roman"/>
          <w:sz w:val="24"/>
          <w:szCs w:val="24"/>
        </w:rPr>
        <w:t>IL-18</w:t>
      </w:r>
      <w:r w:rsidR="00E82B5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8252BC" w:rsidRPr="002D463C">
        <w:rPr>
          <w:rFonts w:ascii="Times New Roman" w:hAnsi="Times New Roman" w:cs="Times New Roman"/>
          <w:sz w:val="24"/>
          <w:szCs w:val="24"/>
        </w:rPr>
        <w:t xml:space="preserve">mouse models upon being infused with </w:t>
      </w:r>
      <w:r w:rsidR="00F74F48" w:rsidRPr="002D463C">
        <w:rPr>
          <w:rFonts w:ascii="Times New Roman" w:hAnsi="Times New Roman" w:cs="Times New Roman"/>
          <w:sz w:val="24"/>
          <w:szCs w:val="24"/>
        </w:rPr>
        <w:t>Ang-II over a period of 28</w:t>
      </w:r>
      <w:r w:rsidR="00336144" w:rsidRPr="002D463C">
        <w:rPr>
          <w:rFonts w:ascii="Times New Roman" w:hAnsi="Times New Roman" w:cs="Times New Roman"/>
          <w:sz w:val="24"/>
          <w:szCs w:val="24"/>
        </w:rPr>
        <w:t xml:space="preserve"> days. </w:t>
      </w:r>
      <w:r w:rsidR="00544266" w:rsidRPr="002D463C">
        <w:rPr>
          <w:rFonts w:ascii="Times New Roman" w:hAnsi="Times New Roman" w:cs="Times New Roman"/>
          <w:sz w:val="24"/>
          <w:szCs w:val="24"/>
        </w:rPr>
        <w:t>Furthermore</w:t>
      </w:r>
      <w:r w:rsidR="00336144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5F0806" w:rsidRPr="002D463C">
        <w:rPr>
          <w:rFonts w:ascii="Times New Roman" w:hAnsi="Times New Roman" w:cs="Times New Roman"/>
          <w:sz w:val="24"/>
          <w:szCs w:val="24"/>
        </w:rPr>
        <w:t>50% of</w:t>
      </w:r>
      <w:r w:rsidR="00336144" w:rsidRPr="002D463C">
        <w:rPr>
          <w:rFonts w:ascii="Times New Roman" w:hAnsi="Times New Roman" w:cs="Times New Roman"/>
          <w:sz w:val="24"/>
          <w:szCs w:val="24"/>
        </w:rPr>
        <w:t xml:space="preserve"> WT mice </w:t>
      </w:r>
      <w:r w:rsidR="005D2543" w:rsidRPr="002D463C">
        <w:rPr>
          <w:rFonts w:ascii="Times New Roman" w:hAnsi="Times New Roman" w:cs="Times New Roman"/>
          <w:sz w:val="24"/>
          <w:szCs w:val="24"/>
        </w:rPr>
        <w:t xml:space="preserve">who </w:t>
      </w:r>
      <w:r w:rsidR="00F367A5" w:rsidRPr="002D463C">
        <w:rPr>
          <w:rFonts w:ascii="Times New Roman" w:hAnsi="Times New Roman" w:cs="Times New Roman"/>
          <w:sz w:val="24"/>
          <w:szCs w:val="24"/>
        </w:rPr>
        <w:t xml:space="preserve">were treated with Ang-II </w:t>
      </w:r>
      <w:r w:rsidR="00EE7CF0" w:rsidRPr="002D463C">
        <w:rPr>
          <w:rFonts w:ascii="Times New Roman" w:hAnsi="Times New Roman" w:cs="Times New Roman"/>
          <w:sz w:val="24"/>
          <w:szCs w:val="24"/>
        </w:rPr>
        <w:t>develop</w:t>
      </w:r>
      <w:r w:rsidR="00516FAC" w:rsidRPr="002D463C">
        <w:rPr>
          <w:rFonts w:ascii="Times New Roman" w:hAnsi="Times New Roman" w:cs="Times New Roman"/>
          <w:sz w:val="24"/>
          <w:szCs w:val="24"/>
        </w:rPr>
        <w:t>ed</w:t>
      </w:r>
      <w:r w:rsidR="00EE7CF0" w:rsidRPr="002D463C">
        <w:rPr>
          <w:rFonts w:ascii="Times New Roman" w:hAnsi="Times New Roman" w:cs="Times New Roman"/>
          <w:sz w:val="24"/>
          <w:szCs w:val="24"/>
        </w:rPr>
        <w:t xml:space="preserve"> AAA wh</w:t>
      </w:r>
      <w:r w:rsidR="005F0806" w:rsidRPr="002D463C">
        <w:rPr>
          <w:rFonts w:ascii="Times New Roman" w:hAnsi="Times New Roman" w:cs="Times New Roman"/>
          <w:sz w:val="24"/>
          <w:szCs w:val="24"/>
        </w:rPr>
        <w:t xml:space="preserve">ereas the rest of the 50% </w:t>
      </w:r>
      <w:r w:rsidR="00E92A0A" w:rsidRPr="002D463C">
        <w:rPr>
          <w:rFonts w:ascii="Times New Roman" w:hAnsi="Times New Roman" w:cs="Times New Roman"/>
          <w:sz w:val="24"/>
          <w:szCs w:val="24"/>
        </w:rPr>
        <w:t xml:space="preserve">had no acquired AAA. </w:t>
      </w:r>
    </w:p>
    <w:p w14:paraId="6314CBEA" w14:textId="332EF8E9" w:rsidR="004C7488" w:rsidRPr="000C6754" w:rsidRDefault="00520867" w:rsidP="001F5EC0">
      <w:pPr>
        <w:pStyle w:val="Heading2"/>
        <w:spacing w:line="360" w:lineRule="auto"/>
        <w:jc w:val="both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0C6754">
        <w:rPr>
          <w:rFonts w:ascii="Times New Roman" w:hAnsi="Times New Roman" w:cs="Times New Roman"/>
          <w:b/>
          <w:color w:val="auto"/>
          <w:sz w:val="28"/>
          <w:szCs w:val="24"/>
        </w:rPr>
        <w:t>Macrophage infiltration is decreased in</w:t>
      </w:r>
      <w:r w:rsidR="007448FE" w:rsidRPr="000C6754">
        <w:rPr>
          <w:rFonts w:ascii="Times New Roman" w:hAnsi="Times New Roman" w:cs="Times New Roman"/>
          <w:b/>
          <w:color w:val="auto"/>
          <w:sz w:val="28"/>
          <w:szCs w:val="24"/>
        </w:rPr>
        <w:t xml:space="preserve"> </w:t>
      </w:r>
      <w:r w:rsidR="00EC6D84" w:rsidRPr="000C6754">
        <w:rPr>
          <w:rFonts w:ascii="Times New Roman" w:hAnsi="Times New Roman" w:cs="Times New Roman"/>
          <w:b/>
          <w:color w:val="auto"/>
          <w:sz w:val="28"/>
          <w:szCs w:val="24"/>
        </w:rPr>
        <w:t>IL-18</w:t>
      </w:r>
      <w:r w:rsidR="00EC6D84" w:rsidRPr="000C6754">
        <w:rPr>
          <w:rFonts w:ascii="Times New Roman" w:hAnsi="Times New Roman" w:cs="Times New Roman"/>
          <w:b/>
          <w:color w:val="auto"/>
          <w:sz w:val="28"/>
          <w:szCs w:val="24"/>
          <w:vertAlign w:val="superscript"/>
        </w:rPr>
        <w:t xml:space="preserve">-/- </w:t>
      </w:r>
      <w:r w:rsidR="007448FE" w:rsidRPr="000C6754">
        <w:rPr>
          <w:rFonts w:ascii="Times New Roman" w:hAnsi="Times New Roman" w:cs="Times New Roman"/>
          <w:b/>
          <w:color w:val="auto"/>
          <w:sz w:val="28"/>
          <w:szCs w:val="24"/>
        </w:rPr>
        <w:t>mice</w:t>
      </w:r>
    </w:p>
    <w:p w14:paraId="4D8FBA42" w14:textId="381EDC0B" w:rsidR="00BB46B6" w:rsidRDefault="00CF1E48" w:rsidP="001F5E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M</w:t>
      </w:r>
      <w:r w:rsidR="000E037F" w:rsidRPr="002D463C">
        <w:rPr>
          <w:rFonts w:ascii="Times New Roman" w:hAnsi="Times New Roman" w:cs="Times New Roman"/>
          <w:sz w:val="24"/>
          <w:szCs w:val="24"/>
        </w:rPr>
        <w:t xml:space="preserve">acrophage infiltration in </w:t>
      </w:r>
      <w:r w:rsidR="00D8529C" w:rsidRPr="002D463C">
        <w:rPr>
          <w:rFonts w:ascii="Times New Roman" w:hAnsi="Times New Roman" w:cs="Times New Roman"/>
          <w:sz w:val="24"/>
          <w:szCs w:val="24"/>
        </w:rPr>
        <w:t>IL-18</w:t>
      </w:r>
      <w:r w:rsidR="00D8529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0E037F" w:rsidRPr="002D463C">
        <w:rPr>
          <w:rFonts w:ascii="Times New Roman" w:hAnsi="Times New Roman" w:cs="Times New Roman"/>
          <w:sz w:val="24"/>
          <w:szCs w:val="24"/>
        </w:rPr>
        <w:t>mice</w:t>
      </w:r>
      <w:r w:rsidR="003313C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313C9" w:rsidRPr="002D463C">
        <w:rPr>
          <w:rFonts w:ascii="Times New Roman" w:hAnsi="Times New Roman" w:cs="Times New Roman"/>
          <w:b/>
          <w:sz w:val="24"/>
          <w:szCs w:val="24"/>
        </w:rPr>
        <w:t>(Figure</w:t>
      </w:r>
      <w:r w:rsidR="00A94CF6" w:rsidRPr="002D463C">
        <w:rPr>
          <w:rFonts w:ascii="Times New Roman" w:hAnsi="Times New Roman" w:cs="Times New Roman"/>
          <w:b/>
          <w:sz w:val="24"/>
          <w:szCs w:val="24"/>
        </w:rPr>
        <w:t xml:space="preserve"> 1</w:t>
      </w:r>
      <w:r w:rsidR="00E4116A" w:rsidRPr="002D463C">
        <w:rPr>
          <w:rFonts w:ascii="Times New Roman" w:hAnsi="Times New Roman" w:cs="Times New Roman"/>
          <w:b/>
          <w:sz w:val="24"/>
          <w:szCs w:val="24"/>
        </w:rPr>
        <w:t>B</w:t>
      </w:r>
      <w:r w:rsidR="00A94CF6" w:rsidRPr="002D463C">
        <w:rPr>
          <w:rFonts w:ascii="Times New Roman" w:hAnsi="Times New Roman" w:cs="Times New Roman"/>
          <w:b/>
          <w:sz w:val="24"/>
          <w:szCs w:val="24"/>
        </w:rPr>
        <w:t>)</w:t>
      </w:r>
      <w:r w:rsidR="000E037F" w:rsidRPr="002D463C">
        <w:rPr>
          <w:rFonts w:ascii="Times New Roman" w:hAnsi="Times New Roman" w:cs="Times New Roman"/>
          <w:sz w:val="24"/>
          <w:szCs w:val="24"/>
        </w:rPr>
        <w:t xml:space="preserve"> w</w:t>
      </w:r>
      <w:r w:rsidR="00F31498" w:rsidRPr="002D463C">
        <w:rPr>
          <w:rFonts w:ascii="Times New Roman" w:hAnsi="Times New Roman" w:cs="Times New Roman"/>
          <w:sz w:val="24"/>
          <w:szCs w:val="24"/>
        </w:rPr>
        <w:t>as detected to be</w:t>
      </w:r>
      <w:r w:rsidR="000E037F" w:rsidRPr="002D463C">
        <w:rPr>
          <w:rFonts w:ascii="Times New Roman" w:hAnsi="Times New Roman" w:cs="Times New Roman"/>
          <w:sz w:val="24"/>
          <w:szCs w:val="24"/>
        </w:rPr>
        <w:t xml:space="preserve"> lower compared to the WT</w:t>
      </w:r>
      <w:r w:rsidR="00A173C4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0E037F" w:rsidRPr="002D463C">
        <w:rPr>
          <w:rFonts w:ascii="Times New Roman" w:hAnsi="Times New Roman" w:cs="Times New Roman"/>
          <w:sz w:val="24"/>
          <w:szCs w:val="24"/>
        </w:rPr>
        <w:t>mice</w:t>
      </w:r>
      <w:r w:rsidR="00C831A3" w:rsidRPr="002D463C">
        <w:rPr>
          <w:rFonts w:ascii="Times New Roman" w:hAnsi="Times New Roman" w:cs="Times New Roman"/>
          <w:sz w:val="24"/>
          <w:szCs w:val="24"/>
        </w:rPr>
        <w:t>.</w:t>
      </w:r>
      <w:r w:rsidR="00CF4E07" w:rsidRPr="002D463C">
        <w:rPr>
          <w:rFonts w:ascii="Times New Roman" w:hAnsi="Times New Roman" w:cs="Times New Roman"/>
          <w:sz w:val="24"/>
          <w:szCs w:val="24"/>
        </w:rPr>
        <w:t xml:space="preserve"> Alt</w:t>
      </w:r>
      <w:r w:rsidR="00A07BEB" w:rsidRPr="002D463C">
        <w:rPr>
          <w:rFonts w:ascii="Times New Roman" w:hAnsi="Times New Roman" w:cs="Times New Roman"/>
          <w:sz w:val="24"/>
          <w:szCs w:val="24"/>
        </w:rPr>
        <w:t>hough this decrease was not statistically significant</w:t>
      </w:r>
      <w:r w:rsidR="00ED4BFD" w:rsidRPr="002D463C">
        <w:rPr>
          <w:rFonts w:ascii="Times New Roman" w:hAnsi="Times New Roman" w:cs="Times New Roman"/>
          <w:sz w:val="24"/>
          <w:szCs w:val="24"/>
        </w:rPr>
        <w:t xml:space="preserve"> (p = 0.09)</w:t>
      </w:r>
      <w:r w:rsidR="00931FD1" w:rsidRPr="002D463C">
        <w:rPr>
          <w:rFonts w:ascii="Times New Roman" w:hAnsi="Times New Roman" w:cs="Times New Roman"/>
          <w:sz w:val="24"/>
          <w:szCs w:val="24"/>
        </w:rPr>
        <w:t xml:space="preserve">, there was </w:t>
      </w:r>
      <w:r w:rsidR="007B7766" w:rsidRPr="002D463C">
        <w:rPr>
          <w:rFonts w:ascii="Times New Roman" w:hAnsi="Times New Roman" w:cs="Times New Roman"/>
          <w:sz w:val="24"/>
          <w:szCs w:val="24"/>
        </w:rPr>
        <w:t xml:space="preserve">a trend towards reduction </w:t>
      </w:r>
      <w:r w:rsidR="00C81DA8" w:rsidRPr="002D463C">
        <w:rPr>
          <w:rFonts w:ascii="Times New Roman" w:hAnsi="Times New Roman" w:cs="Times New Roman"/>
          <w:sz w:val="24"/>
          <w:szCs w:val="24"/>
        </w:rPr>
        <w:t xml:space="preserve">in macrophage infiltration in </w:t>
      </w:r>
      <w:r w:rsidR="00D8529C" w:rsidRPr="002D463C">
        <w:rPr>
          <w:rFonts w:ascii="Times New Roman" w:hAnsi="Times New Roman" w:cs="Times New Roman"/>
          <w:sz w:val="24"/>
          <w:szCs w:val="24"/>
        </w:rPr>
        <w:t>IL-18</w:t>
      </w:r>
      <w:r w:rsidR="00D8529C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D8529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81DA8" w:rsidRPr="002D463C">
        <w:rPr>
          <w:rFonts w:ascii="Times New Roman" w:hAnsi="Times New Roman" w:cs="Times New Roman"/>
          <w:sz w:val="24"/>
          <w:szCs w:val="24"/>
        </w:rPr>
        <w:t>mice</w:t>
      </w:r>
      <w:r w:rsidR="009D162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D162C" w:rsidRPr="002D463C">
        <w:rPr>
          <w:rFonts w:ascii="Times New Roman" w:hAnsi="Times New Roman" w:cs="Times New Roman"/>
          <w:b/>
          <w:sz w:val="24"/>
          <w:szCs w:val="24"/>
        </w:rPr>
        <w:t>(</w:t>
      </w:r>
      <w:r w:rsidR="008A2A8B" w:rsidRPr="002D463C">
        <w:rPr>
          <w:rFonts w:ascii="Times New Roman" w:hAnsi="Times New Roman" w:cs="Times New Roman"/>
          <w:b/>
          <w:sz w:val="24"/>
          <w:szCs w:val="24"/>
        </w:rPr>
        <w:t>F</w:t>
      </w:r>
      <w:r w:rsidR="009D162C" w:rsidRPr="002D463C">
        <w:rPr>
          <w:rFonts w:ascii="Times New Roman" w:hAnsi="Times New Roman" w:cs="Times New Roman"/>
          <w:b/>
          <w:sz w:val="24"/>
          <w:szCs w:val="24"/>
        </w:rPr>
        <w:t xml:space="preserve">igure </w:t>
      </w:r>
      <w:r w:rsidR="00DE11B1" w:rsidRPr="002D463C">
        <w:rPr>
          <w:rFonts w:ascii="Times New Roman" w:hAnsi="Times New Roman" w:cs="Times New Roman"/>
          <w:b/>
          <w:sz w:val="24"/>
          <w:szCs w:val="24"/>
        </w:rPr>
        <w:t>2</w:t>
      </w:r>
      <w:r w:rsidR="00A417C1" w:rsidRPr="002D463C">
        <w:rPr>
          <w:rFonts w:ascii="Times New Roman" w:hAnsi="Times New Roman" w:cs="Times New Roman"/>
          <w:b/>
          <w:sz w:val="24"/>
          <w:szCs w:val="24"/>
        </w:rPr>
        <w:t>A</w:t>
      </w:r>
      <w:r w:rsidR="009D162C" w:rsidRPr="002D463C">
        <w:rPr>
          <w:rFonts w:ascii="Times New Roman" w:hAnsi="Times New Roman" w:cs="Times New Roman"/>
          <w:b/>
          <w:sz w:val="24"/>
          <w:szCs w:val="24"/>
        </w:rPr>
        <w:t>)</w:t>
      </w:r>
      <w:r w:rsidR="00006504" w:rsidRPr="002D463C">
        <w:rPr>
          <w:rFonts w:ascii="Times New Roman" w:hAnsi="Times New Roman" w:cs="Times New Roman"/>
          <w:sz w:val="24"/>
          <w:szCs w:val="24"/>
        </w:rPr>
        <w:t xml:space="preserve">. Specifically, </w:t>
      </w:r>
      <w:r w:rsidR="00643C7B" w:rsidRPr="002D463C">
        <w:rPr>
          <w:rFonts w:ascii="Times New Roman" w:hAnsi="Times New Roman" w:cs="Times New Roman"/>
          <w:sz w:val="24"/>
          <w:szCs w:val="24"/>
        </w:rPr>
        <w:t>WT mice with no AAA</w:t>
      </w:r>
      <w:r w:rsidR="00A94CF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94CF6" w:rsidRPr="002D463C">
        <w:rPr>
          <w:rFonts w:ascii="Times New Roman" w:hAnsi="Times New Roman" w:cs="Times New Roman"/>
          <w:b/>
          <w:sz w:val="24"/>
          <w:szCs w:val="24"/>
        </w:rPr>
        <w:t>(Figure 1</w:t>
      </w:r>
      <w:r w:rsidR="006B4463" w:rsidRPr="002D463C">
        <w:rPr>
          <w:rFonts w:ascii="Times New Roman" w:hAnsi="Times New Roman" w:cs="Times New Roman"/>
          <w:b/>
          <w:sz w:val="24"/>
          <w:szCs w:val="24"/>
        </w:rPr>
        <w:t>A</w:t>
      </w:r>
      <w:r w:rsidR="0032792E" w:rsidRPr="002D463C">
        <w:rPr>
          <w:rFonts w:ascii="Times New Roman" w:hAnsi="Times New Roman" w:cs="Times New Roman"/>
          <w:b/>
          <w:sz w:val="24"/>
          <w:szCs w:val="24"/>
        </w:rPr>
        <w:t>)</w:t>
      </w:r>
      <w:r w:rsidR="00643C7B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D8529C" w:rsidRPr="002D463C">
        <w:rPr>
          <w:rFonts w:ascii="Times New Roman" w:hAnsi="Times New Roman" w:cs="Times New Roman"/>
          <w:sz w:val="24"/>
          <w:szCs w:val="24"/>
        </w:rPr>
        <w:t>IL-18</w:t>
      </w:r>
      <w:r w:rsidR="00D8529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3919D3" w:rsidRPr="002D463C">
        <w:rPr>
          <w:rFonts w:ascii="Times New Roman" w:hAnsi="Times New Roman" w:cs="Times New Roman"/>
          <w:sz w:val="24"/>
          <w:szCs w:val="24"/>
        </w:rPr>
        <w:t>mi</w:t>
      </w:r>
      <w:r w:rsidR="00643C7B" w:rsidRPr="002D463C">
        <w:rPr>
          <w:rFonts w:ascii="Times New Roman" w:hAnsi="Times New Roman" w:cs="Times New Roman"/>
          <w:sz w:val="24"/>
          <w:szCs w:val="24"/>
        </w:rPr>
        <w:t xml:space="preserve">ce </w:t>
      </w:r>
      <w:r w:rsidR="003919D3" w:rsidRPr="002D463C">
        <w:rPr>
          <w:rFonts w:ascii="Times New Roman" w:hAnsi="Times New Roman" w:cs="Times New Roman"/>
          <w:sz w:val="24"/>
          <w:szCs w:val="24"/>
        </w:rPr>
        <w:t>approximately depict</w:t>
      </w:r>
      <w:r w:rsidR="0015656C" w:rsidRPr="002D463C">
        <w:rPr>
          <w:rFonts w:ascii="Times New Roman" w:hAnsi="Times New Roman" w:cs="Times New Roman"/>
          <w:sz w:val="24"/>
          <w:szCs w:val="24"/>
        </w:rPr>
        <w:t>ed</w:t>
      </w:r>
      <w:r w:rsidR="003919D3" w:rsidRPr="002D463C">
        <w:rPr>
          <w:rFonts w:ascii="Times New Roman" w:hAnsi="Times New Roman" w:cs="Times New Roman"/>
          <w:sz w:val="24"/>
          <w:szCs w:val="24"/>
        </w:rPr>
        <w:t xml:space="preserve"> a similar degree of macrophage infiltration</w:t>
      </w:r>
      <w:r w:rsidR="006A5B7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F555F5" w:rsidRPr="002D463C">
        <w:rPr>
          <w:rFonts w:ascii="Times New Roman" w:hAnsi="Times New Roman" w:cs="Times New Roman"/>
          <w:b/>
          <w:sz w:val="24"/>
          <w:szCs w:val="24"/>
        </w:rPr>
        <w:t>(</w:t>
      </w:r>
      <w:r w:rsidR="00006504" w:rsidRPr="002D463C">
        <w:rPr>
          <w:rFonts w:ascii="Times New Roman" w:hAnsi="Times New Roman" w:cs="Times New Roman"/>
          <w:b/>
          <w:sz w:val="24"/>
          <w:szCs w:val="24"/>
        </w:rPr>
        <w:t>F</w:t>
      </w:r>
      <w:r w:rsidR="00F555F5" w:rsidRPr="002D463C">
        <w:rPr>
          <w:rFonts w:ascii="Times New Roman" w:hAnsi="Times New Roman" w:cs="Times New Roman"/>
          <w:b/>
          <w:sz w:val="24"/>
          <w:szCs w:val="24"/>
        </w:rPr>
        <w:t>igure 2</w:t>
      </w:r>
      <w:r w:rsidR="00525C2D" w:rsidRPr="002D463C">
        <w:rPr>
          <w:rFonts w:ascii="Times New Roman" w:hAnsi="Times New Roman" w:cs="Times New Roman"/>
          <w:b/>
          <w:sz w:val="24"/>
          <w:szCs w:val="24"/>
        </w:rPr>
        <w:t>B</w:t>
      </w:r>
      <w:r w:rsidR="00F555F5" w:rsidRPr="002D463C">
        <w:rPr>
          <w:rFonts w:ascii="Times New Roman" w:hAnsi="Times New Roman" w:cs="Times New Roman"/>
          <w:b/>
          <w:sz w:val="24"/>
          <w:szCs w:val="24"/>
        </w:rPr>
        <w:t>)</w:t>
      </w:r>
      <w:r w:rsidR="00006504" w:rsidRPr="002D463C">
        <w:rPr>
          <w:rFonts w:ascii="Times New Roman" w:hAnsi="Times New Roman" w:cs="Times New Roman"/>
          <w:sz w:val="24"/>
          <w:szCs w:val="24"/>
        </w:rPr>
        <w:t>.</w:t>
      </w:r>
      <w:r w:rsidR="00F555F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36151" w:rsidRPr="002D463C">
        <w:rPr>
          <w:rFonts w:ascii="Times New Roman" w:hAnsi="Times New Roman" w:cs="Times New Roman"/>
          <w:sz w:val="24"/>
          <w:szCs w:val="24"/>
        </w:rPr>
        <w:t xml:space="preserve">On the other hand, </w:t>
      </w:r>
      <w:r w:rsidR="00605850" w:rsidRPr="002D463C">
        <w:rPr>
          <w:rFonts w:ascii="Times New Roman" w:hAnsi="Times New Roman" w:cs="Times New Roman"/>
          <w:sz w:val="24"/>
          <w:szCs w:val="24"/>
        </w:rPr>
        <w:t>when</w:t>
      </w:r>
      <w:r w:rsidR="00E36151" w:rsidRPr="002D463C">
        <w:rPr>
          <w:rFonts w:ascii="Times New Roman" w:hAnsi="Times New Roman" w:cs="Times New Roman"/>
          <w:sz w:val="24"/>
          <w:szCs w:val="24"/>
        </w:rPr>
        <w:t xml:space="preserve"> the </w:t>
      </w:r>
      <w:r w:rsidR="00126AA3" w:rsidRPr="002D463C">
        <w:rPr>
          <w:rFonts w:ascii="Times New Roman" w:hAnsi="Times New Roman" w:cs="Times New Roman"/>
          <w:sz w:val="24"/>
          <w:szCs w:val="24"/>
        </w:rPr>
        <w:t>IL-18</w:t>
      </w:r>
      <w:r w:rsidR="00126AA3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126AA3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9A15CA" w:rsidRPr="002D463C">
        <w:rPr>
          <w:rFonts w:ascii="Times New Roman" w:hAnsi="Times New Roman" w:cs="Times New Roman"/>
          <w:sz w:val="24"/>
          <w:szCs w:val="24"/>
        </w:rPr>
        <w:t>are</w:t>
      </w:r>
      <w:r w:rsidR="00F65900" w:rsidRPr="002D463C">
        <w:rPr>
          <w:rFonts w:ascii="Times New Roman" w:hAnsi="Times New Roman" w:cs="Times New Roman"/>
          <w:sz w:val="24"/>
          <w:szCs w:val="24"/>
        </w:rPr>
        <w:t xml:space="preserve"> unaccounted for, the level of macrophage infilt</w:t>
      </w:r>
      <w:r w:rsidR="00D03E3A" w:rsidRPr="002D463C">
        <w:rPr>
          <w:rFonts w:ascii="Times New Roman" w:hAnsi="Times New Roman" w:cs="Times New Roman"/>
          <w:sz w:val="24"/>
          <w:szCs w:val="24"/>
        </w:rPr>
        <w:t xml:space="preserve">ration in </w:t>
      </w:r>
      <w:r w:rsidR="009A15CA" w:rsidRPr="002D463C">
        <w:rPr>
          <w:rFonts w:ascii="Times New Roman" w:hAnsi="Times New Roman" w:cs="Times New Roman"/>
          <w:sz w:val="24"/>
          <w:szCs w:val="24"/>
        </w:rPr>
        <w:t>WT AAA mice</w:t>
      </w:r>
      <w:r w:rsidR="0032792E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2792E" w:rsidRPr="002D463C">
        <w:rPr>
          <w:rFonts w:ascii="Times New Roman" w:hAnsi="Times New Roman" w:cs="Times New Roman"/>
          <w:b/>
          <w:sz w:val="24"/>
          <w:szCs w:val="24"/>
        </w:rPr>
        <w:t>(Figure 1</w:t>
      </w:r>
      <w:r w:rsidR="00881AC4" w:rsidRPr="002D463C">
        <w:rPr>
          <w:rFonts w:ascii="Times New Roman" w:hAnsi="Times New Roman" w:cs="Times New Roman"/>
          <w:b/>
          <w:sz w:val="24"/>
          <w:szCs w:val="24"/>
        </w:rPr>
        <w:t>C)</w:t>
      </w:r>
      <w:r w:rsidR="009A15CA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605850" w:rsidRPr="002D463C">
        <w:rPr>
          <w:rFonts w:ascii="Times New Roman" w:hAnsi="Times New Roman" w:cs="Times New Roman"/>
          <w:sz w:val="24"/>
          <w:szCs w:val="24"/>
        </w:rPr>
        <w:t>was</w:t>
      </w:r>
      <w:r w:rsidR="009A15CA" w:rsidRPr="002D463C">
        <w:rPr>
          <w:rFonts w:ascii="Times New Roman" w:hAnsi="Times New Roman" w:cs="Times New Roman"/>
          <w:sz w:val="24"/>
          <w:szCs w:val="24"/>
        </w:rPr>
        <w:t xml:space="preserve"> strikingly higher than that of </w:t>
      </w:r>
      <w:r w:rsidR="000C602C" w:rsidRPr="002D463C">
        <w:rPr>
          <w:rFonts w:ascii="Times New Roman" w:hAnsi="Times New Roman" w:cs="Times New Roman"/>
          <w:sz w:val="24"/>
          <w:szCs w:val="24"/>
        </w:rPr>
        <w:t>WT</w:t>
      </w:r>
      <w:r w:rsidR="00D8529C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A15CA" w:rsidRPr="002D463C">
        <w:rPr>
          <w:rFonts w:ascii="Times New Roman" w:hAnsi="Times New Roman" w:cs="Times New Roman"/>
          <w:sz w:val="24"/>
          <w:szCs w:val="24"/>
        </w:rPr>
        <w:t>mice</w:t>
      </w:r>
      <w:r w:rsidR="008A2EFB" w:rsidRPr="002D463C">
        <w:rPr>
          <w:rFonts w:ascii="Times New Roman" w:hAnsi="Times New Roman" w:cs="Times New Roman"/>
          <w:sz w:val="24"/>
          <w:szCs w:val="24"/>
        </w:rPr>
        <w:t xml:space="preserve"> with </w:t>
      </w:r>
      <w:r w:rsidR="000C602C" w:rsidRPr="002D463C">
        <w:rPr>
          <w:rFonts w:ascii="Times New Roman" w:hAnsi="Times New Roman" w:cs="Times New Roman"/>
          <w:sz w:val="24"/>
          <w:szCs w:val="24"/>
        </w:rPr>
        <w:t xml:space="preserve">no developed AAA </w:t>
      </w:r>
      <w:r w:rsidR="0035559C" w:rsidRPr="002D463C">
        <w:rPr>
          <w:rFonts w:ascii="Times New Roman" w:hAnsi="Times New Roman" w:cs="Times New Roman"/>
          <w:sz w:val="24"/>
          <w:szCs w:val="24"/>
        </w:rPr>
        <w:t xml:space="preserve">with a </w:t>
      </w:r>
      <w:r w:rsidR="008A2EFB" w:rsidRPr="002D463C">
        <w:rPr>
          <w:rFonts w:ascii="Times New Roman" w:hAnsi="Times New Roman" w:cs="Times New Roman"/>
          <w:sz w:val="24"/>
          <w:szCs w:val="24"/>
        </w:rPr>
        <w:t>statistical significan</w:t>
      </w:r>
      <w:r w:rsidR="0035559C" w:rsidRPr="002D463C">
        <w:rPr>
          <w:rFonts w:ascii="Times New Roman" w:hAnsi="Times New Roman" w:cs="Times New Roman"/>
          <w:sz w:val="24"/>
          <w:szCs w:val="24"/>
        </w:rPr>
        <w:t>ce</w:t>
      </w:r>
      <w:r w:rsidR="00921899" w:rsidRPr="002D463C">
        <w:rPr>
          <w:rFonts w:ascii="Times New Roman" w:hAnsi="Times New Roman" w:cs="Times New Roman"/>
          <w:sz w:val="24"/>
          <w:szCs w:val="24"/>
        </w:rPr>
        <w:t xml:space="preserve"> (p &lt; 0.</w:t>
      </w:r>
      <w:r w:rsidR="00F55A5F" w:rsidRPr="002D463C">
        <w:rPr>
          <w:rFonts w:ascii="Times New Roman" w:hAnsi="Times New Roman" w:cs="Times New Roman"/>
          <w:sz w:val="24"/>
          <w:szCs w:val="24"/>
        </w:rPr>
        <w:t>00</w:t>
      </w:r>
      <w:r w:rsidR="00921899" w:rsidRPr="002D463C">
        <w:rPr>
          <w:rFonts w:ascii="Times New Roman" w:hAnsi="Times New Roman" w:cs="Times New Roman"/>
          <w:sz w:val="24"/>
          <w:szCs w:val="24"/>
        </w:rPr>
        <w:t>01)</w:t>
      </w:r>
      <w:r w:rsidR="00E974C4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974C4" w:rsidRPr="002D463C">
        <w:rPr>
          <w:rFonts w:ascii="Times New Roman" w:hAnsi="Times New Roman" w:cs="Times New Roman"/>
          <w:b/>
          <w:sz w:val="24"/>
          <w:szCs w:val="24"/>
        </w:rPr>
        <w:t>(</w:t>
      </w:r>
      <w:r w:rsidR="00921899" w:rsidRPr="002D463C">
        <w:rPr>
          <w:rFonts w:ascii="Times New Roman" w:hAnsi="Times New Roman" w:cs="Times New Roman"/>
          <w:b/>
          <w:sz w:val="24"/>
          <w:szCs w:val="24"/>
        </w:rPr>
        <w:t>F</w:t>
      </w:r>
      <w:r w:rsidR="00E974C4" w:rsidRPr="002D463C">
        <w:rPr>
          <w:rFonts w:ascii="Times New Roman" w:hAnsi="Times New Roman" w:cs="Times New Roman"/>
          <w:b/>
          <w:sz w:val="24"/>
          <w:szCs w:val="24"/>
        </w:rPr>
        <w:t xml:space="preserve">igure </w:t>
      </w:r>
      <w:r w:rsidR="00DE11B1" w:rsidRPr="002D463C">
        <w:rPr>
          <w:rFonts w:ascii="Times New Roman" w:hAnsi="Times New Roman" w:cs="Times New Roman"/>
          <w:b/>
          <w:sz w:val="24"/>
          <w:szCs w:val="24"/>
        </w:rPr>
        <w:t>2</w:t>
      </w:r>
      <w:r w:rsidR="006B4463" w:rsidRPr="002D463C">
        <w:rPr>
          <w:rFonts w:ascii="Times New Roman" w:hAnsi="Times New Roman" w:cs="Times New Roman"/>
          <w:b/>
          <w:sz w:val="24"/>
          <w:szCs w:val="24"/>
        </w:rPr>
        <w:t>C</w:t>
      </w:r>
      <w:r w:rsidR="00E974C4" w:rsidRPr="002D463C">
        <w:rPr>
          <w:rFonts w:ascii="Times New Roman" w:hAnsi="Times New Roman" w:cs="Times New Roman"/>
          <w:b/>
          <w:sz w:val="24"/>
          <w:szCs w:val="24"/>
        </w:rPr>
        <w:t>).</w:t>
      </w:r>
      <w:r w:rsidR="00E974C4" w:rsidRPr="002D46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7A44CC" w14:textId="383D38CD" w:rsidR="00AE0D04" w:rsidRDefault="00AE0D04" w:rsidP="00BB46B6">
      <w:pPr>
        <w:rPr>
          <w:rFonts w:ascii="Times New Roman" w:hAnsi="Times New Roman" w:cs="Times New Roman"/>
          <w:sz w:val="24"/>
          <w:szCs w:val="24"/>
        </w:rPr>
      </w:pPr>
    </w:p>
    <w:p w14:paraId="1FB8F507" w14:textId="159CDE3E" w:rsidR="00776E2B" w:rsidRDefault="00776E2B" w:rsidP="00BB46B6">
      <w:pPr>
        <w:rPr>
          <w:rFonts w:ascii="Times New Roman" w:hAnsi="Times New Roman" w:cs="Times New Roman"/>
          <w:sz w:val="24"/>
          <w:szCs w:val="24"/>
        </w:rPr>
      </w:pPr>
    </w:p>
    <w:p w14:paraId="3E06BC0D" w14:textId="77777777" w:rsidR="00776E2B" w:rsidRPr="002D463C" w:rsidRDefault="00776E2B" w:rsidP="00BB46B6">
      <w:pPr>
        <w:rPr>
          <w:rFonts w:ascii="Times New Roman" w:hAnsi="Times New Roman" w:cs="Times New Roman"/>
          <w:sz w:val="24"/>
          <w:szCs w:val="24"/>
        </w:rPr>
      </w:pPr>
    </w:p>
    <w:p w14:paraId="20BDF961" w14:textId="1BFD4F71" w:rsidR="00B07A75" w:rsidRPr="00AE0D04" w:rsidRDefault="00776E2B" w:rsidP="00B07A75">
      <w:pPr>
        <w:pStyle w:val="Heading2"/>
        <w:rPr>
          <w:rFonts w:ascii="Times New Roman" w:hAnsi="Times New Roman" w:cs="Times New Roman"/>
          <w:b/>
          <w:color w:val="auto"/>
          <w:sz w:val="28"/>
          <w:szCs w:val="24"/>
        </w:rPr>
      </w:pPr>
      <w:r w:rsidRPr="002D463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2CD3D5F6" wp14:editId="5FDD5CF1">
            <wp:simplePos x="0" y="0"/>
            <wp:positionH relativeFrom="margin">
              <wp:align>center</wp:align>
            </wp:positionH>
            <wp:positionV relativeFrom="margin">
              <wp:posOffset>400050</wp:posOffset>
            </wp:positionV>
            <wp:extent cx="6800850" cy="3619500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F images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8" t="4619" r="4659" b="7622"/>
                    <a:stretch/>
                  </pic:blipFill>
                  <pic:spPr bwMode="auto">
                    <a:xfrm>
                      <a:off x="0" y="0"/>
                      <a:ext cx="6800850" cy="3619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07A75" w:rsidRPr="00AE0D04">
        <w:rPr>
          <w:rFonts w:ascii="Times New Roman" w:hAnsi="Times New Roman" w:cs="Times New Roman"/>
          <w:b/>
          <w:color w:val="auto"/>
          <w:sz w:val="28"/>
          <w:szCs w:val="24"/>
        </w:rPr>
        <w:t>Figures</w:t>
      </w:r>
    </w:p>
    <w:p w14:paraId="5AAE7045" w14:textId="12BFCE1C" w:rsidR="00964B97" w:rsidRPr="002D463C" w:rsidRDefault="00776E2B" w:rsidP="00964B97">
      <w:pPr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4392EB01" wp14:editId="59ACDBC3">
                <wp:simplePos x="0" y="0"/>
                <wp:positionH relativeFrom="margin">
                  <wp:align>center</wp:align>
                </wp:positionH>
                <wp:positionV relativeFrom="paragraph">
                  <wp:posOffset>3986530</wp:posOffset>
                </wp:positionV>
                <wp:extent cx="6610350" cy="838200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610350" cy="838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92ADA7" w14:textId="2ABB621E" w:rsidR="00700D39" w:rsidRPr="002D463C" w:rsidRDefault="00700D39" w:rsidP="00700D39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</w:pP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>Figure 1. Representation of macrophage infiltration in blood vessel adventitia of each type of mouse model</w:t>
                            </w:r>
                            <w:r w:rsidR="00C116A5"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 xml:space="preserve"> cross sections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 xml:space="preserve">.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Immunofluorescence staining of the aortic cross sections of Ang II treated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>(A)</w:t>
                            </w:r>
                            <w:r w:rsidR="006700B4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</w:t>
                            </w:r>
                            <w:r w:rsidR="006700B4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WT mice with no developed AAA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>(B)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</w:t>
                            </w:r>
                            <w:r w:rsidR="006700B4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IL-18 KO mice </w:t>
                            </w:r>
                            <w:r w:rsidR="000F610D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and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  <w:szCs w:val="20"/>
                              </w:rPr>
                              <w:t xml:space="preserve">(C)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WT </w:t>
                            </w:r>
                            <w:r w:rsidR="000F610D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who developed AAA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. Green embodies the </w:t>
                            </w:r>
                            <w:r w:rsidR="004B24A6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auto</w:t>
                            </w:r>
                            <w:r w:rsidR="00C116A5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-</w:t>
                            </w:r>
                            <w:r w:rsidR="004B24A6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fluorescent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elastin layer in vessel walls whereas orange represents the macrophages</w:t>
                            </w:r>
                            <w:r w:rsidR="00B129A4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that have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infiltrat</w:t>
                            </w:r>
                            <w:r w:rsidR="00B129A4"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>ed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szCs w:val="20"/>
                              </w:rPr>
                              <w:t xml:space="preserve"> the vessel walls.  </w:t>
                            </w:r>
                          </w:p>
                          <w:p w14:paraId="407DD2D2" w14:textId="64E94554" w:rsidR="0054455D" w:rsidRPr="00B53762" w:rsidRDefault="0054455D" w:rsidP="0054455D">
                            <w:pPr>
                              <w:jc w:val="both"/>
                              <w:rPr>
                                <w:b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392EB0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313.9pt;width:520.5pt;height:66pt;z-index:25166643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" stroked="f">
                <v:textbox>
                  <w:txbxContent>
                    <w:p w14:paraId="1D92ADA7" w14:textId="2ABB621E" w:rsidR="00700D39" w:rsidRPr="002D463C" w:rsidRDefault="00700D39" w:rsidP="00700D39">
                      <w:pPr>
                        <w:jc w:val="both"/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</w:pPr>
                      <w:r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>Figure 1. Representation of macrophage infiltration in blood vessel adventitia of each type of mouse model</w:t>
                      </w:r>
                      <w:r w:rsidR="00C116A5"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 xml:space="preserve"> cross sections</w:t>
                      </w:r>
                      <w:r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 xml:space="preserve">. 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Immunofluorescence staining of the aortic cross sections of Ang II treated </w:t>
                      </w:r>
                      <w:r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>(A)</w:t>
                      </w:r>
                      <w:r w:rsidR="006700B4"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</w:t>
                      </w:r>
                      <w:r w:rsidR="006700B4" w:rsidRPr="002D463C">
                        <w:rPr>
                          <w:rFonts w:ascii="Times New Roman" w:hAnsi="Times New Roman" w:cs="Times New Roman"/>
                          <w:szCs w:val="20"/>
                        </w:rPr>
                        <w:t>WT mice with no developed AAA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</w:t>
                      </w:r>
                      <w:r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>(B)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</w:t>
                      </w:r>
                      <w:r w:rsidR="006700B4"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IL-18 KO mice </w:t>
                      </w:r>
                      <w:r w:rsidR="000F610D"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and </w:t>
                      </w:r>
                      <w:r w:rsidRPr="002D463C">
                        <w:rPr>
                          <w:rFonts w:ascii="Times New Roman" w:hAnsi="Times New Roman" w:cs="Times New Roman"/>
                          <w:b/>
                          <w:szCs w:val="20"/>
                        </w:rPr>
                        <w:t xml:space="preserve">(C) 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WT </w:t>
                      </w:r>
                      <w:r w:rsidR="000F610D" w:rsidRPr="002D463C">
                        <w:rPr>
                          <w:rFonts w:ascii="Times New Roman" w:hAnsi="Times New Roman" w:cs="Times New Roman"/>
                          <w:szCs w:val="20"/>
                        </w:rPr>
                        <w:t>who developed AAA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. Green embodies the </w:t>
                      </w:r>
                      <w:r w:rsidR="004B24A6" w:rsidRPr="002D463C">
                        <w:rPr>
                          <w:rFonts w:ascii="Times New Roman" w:hAnsi="Times New Roman" w:cs="Times New Roman"/>
                          <w:szCs w:val="20"/>
                        </w:rPr>
                        <w:t>auto</w:t>
                      </w:r>
                      <w:r w:rsidR="00C116A5" w:rsidRPr="002D463C">
                        <w:rPr>
                          <w:rFonts w:ascii="Times New Roman" w:hAnsi="Times New Roman" w:cs="Times New Roman"/>
                          <w:szCs w:val="20"/>
                        </w:rPr>
                        <w:t>-</w:t>
                      </w:r>
                      <w:r w:rsidR="004B24A6"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fluorescent 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>elastin layer in vessel walls whereas orange represents the macrophages</w:t>
                      </w:r>
                      <w:r w:rsidR="00B129A4"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that have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infiltrat</w:t>
                      </w:r>
                      <w:r w:rsidR="00B129A4" w:rsidRPr="002D463C">
                        <w:rPr>
                          <w:rFonts w:ascii="Times New Roman" w:hAnsi="Times New Roman" w:cs="Times New Roman"/>
                          <w:szCs w:val="20"/>
                        </w:rPr>
                        <w:t>ed</w:t>
                      </w:r>
                      <w:r w:rsidRPr="002D463C">
                        <w:rPr>
                          <w:rFonts w:ascii="Times New Roman" w:hAnsi="Times New Roman" w:cs="Times New Roman"/>
                          <w:szCs w:val="20"/>
                        </w:rPr>
                        <w:t xml:space="preserve"> the vessel walls.  </w:t>
                      </w:r>
                    </w:p>
                    <w:p w14:paraId="407DD2D2" w14:textId="64E94554" w:rsidR="0054455D" w:rsidRPr="00B53762" w:rsidRDefault="0054455D" w:rsidP="0054455D">
                      <w:pPr>
                        <w:jc w:val="both"/>
                        <w:rPr>
                          <w:b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69F1A5C9" w14:textId="73760C39" w:rsidR="00B07A75" w:rsidRPr="002D463C" w:rsidRDefault="00B07A75" w:rsidP="00E13E6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F6FF1E8" w14:textId="3A9081FC" w:rsidR="000113E4" w:rsidRPr="002D463C" w:rsidRDefault="000113E4" w:rsidP="00E13E6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4EDEF98" w14:textId="0DB00401" w:rsidR="0029167A" w:rsidRPr="002D463C" w:rsidRDefault="0029167A" w:rsidP="00470381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3E22D87" w14:textId="77777777" w:rsidR="00D75A92" w:rsidRPr="002D463C" w:rsidRDefault="00D75A92" w:rsidP="00557473">
      <w:pPr>
        <w:pStyle w:val="Heading1"/>
        <w:rPr>
          <w:rFonts w:ascii="Times New Roman" w:hAnsi="Times New Roman" w:cs="Times New Roman"/>
          <w:noProof/>
          <w:sz w:val="24"/>
          <w:szCs w:val="24"/>
        </w:rPr>
      </w:pPr>
    </w:p>
    <w:p w14:paraId="0113979B" w14:textId="77777777" w:rsidR="00195DFF" w:rsidRPr="002D463C" w:rsidRDefault="00195DFF" w:rsidP="00557473">
      <w:pPr>
        <w:pStyle w:val="Heading1"/>
        <w:rPr>
          <w:rFonts w:ascii="Times New Roman" w:hAnsi="Times New Roman" w:cs="Times New Roman"/>
          <w:noProof/>
          <w:sz w:val="24"/>
          <w:szCs w:val="24"/>
        </w:rPr>
      </w:pPr>
    </w:p>
    <w:p w14:paraId="0EC97B9B" w14:textId="525828BC" w:rsidR="00096C90" w:rsidRDefault="002D463C" w:rsidP="00CC11F8">
      <w:pPr>
        <w:pStyle w:val="Heading1"/>
        <w:jc w:val="center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05014D07" wp14:editId="7AE83602">
                <wp:simplePos x="0" y="0"/>
                <wp:positionH relativeFrom="margin">
                  <wp:align>right</wp:align>
                </wp:positionH>
                <wp:positionV relativeFrom="paragraph">
                  <wp:posOffset>2589530</wp:posOffset>
                </wp:positionV>
                <wp:extent cx="5734050" cy="11430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34050" cy="1143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7B23BF" w14:textId="0E942037" w:rsidR="00096C90" w:rsidRPr="002D463C" w:rsidRDefault="00096C90" w:rsidP="00096C90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b/>
                              </w:rPr>
                            </w:pP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>Figure 2</w:t>
                            </w:r>
                            <w:r w:rsidR="00C80BEF"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>.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</w:t>
                            </w:r>
                            <w:r w:rsidR="00ED4521"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>Comparisons of the degree of macrophage infiltration between</w:t>
                            </w:r>
                            <w:r w:rsidR="00AC31C3"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the aortic cross sections of</w:t>
                            </w:r>
                            <w:r w:rsidR="00ED4521"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 different types of test groups</w:t>
                            </w:r>
                            <w:r w:rsidR="00561E16" w:rsidRPr="002D463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. </w:t>
                            </w:r>
                            <w:r w:rsidR="00627088" w:rsidRPr="002D463C">
                              <w:rPr>
                                <w:rFonts w:ascii="Times New Roman" w:hAnsi="Times New Roman" w:cs="Times New Roman"/>
                              </w:rPr>
                              <w:t>The</w:t>
                            </w:r>
                            <w:r w:rsidR="0090674E" w:rsidRPr="002D463C">
                              <w:rPr>
                                <w:rFonts w:ascii="Times New Roman" w:hAnsi="Times New Roman" w:cs="Times New Roman"/>
                              </w:rPr>
                              <w:t>se data demonstrate the</w:t>
                            </w:r>
                            <w:r w:rsidR="00627088" w:rsidRPr="002D463C">
                              <w:rPr>
                                <w:rFonts w:ascii="Times New Roman" w:hAnsi="Times New Roman" w:cs="Times New Roman"/>
                              </w:rPr>
                              <w:t xml:space="preserve"> mean percen</w:t>
                            </w:r>
                            <w:r w:rsidR="000C22BE" w:rsidRPr="002D463C">
                              <w:rPr>
                                <w:rFonts w:ascii="Times New Roman" w:hAnsi="Times New Roman" w:cs="Times New Roman"/>
                              </w:rPr>
                              <w:t xml:space="preserve">tage area of F4/80 </w:t>
                            </w:r>
                            <w:r w:rsidR="00862EDC" w:rsidRPr="002D463C">
                              <w:rPr>
                                <w:rFonts w:ascii="Times New Roman" w:hAnsi="Times New Roman" w:cs="Times New Roman"/>
                              </w:rPr>
                              <w:t>stain</w:t>
                            </w:r>
                            <w:r w:rsidR="00F66EFD" w:rsidRPr="002D463C">
                              <w:rPr>
                                <w:rFonts w:ascii="Times New Roman" w:hAnsi="Times New Roman" w:cs="Times New Roman"/>
                              </w:rPr>
                              <w:t xml:space="preserve"> (macrophage infiltration)</w:t>
                            </w:r>
                            <w:r w:rsidR="00862EDC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4B3897" w:rsidRPr="002D463C">
                              <w:rPr>
                                <w:rFonts w:ascii="Times New Roman" w:hAnsi="Times New Roman" w:cs="Times New Roman"/>
                              </w:rPr>
                              <w:t xml:space="preserve">in </w:t>
                            </w:r>
                            <w:r w:rsidR="00862EDC" w:rsidRPr="002D463C">
                              <w:rPr>
                                <w:rFonts w:ascii="Times New Roman" w:hAnsi="Times New Roman" w:cs="Times New Roman"/>
                              </w:rPr>
                              <w:t xml:space="preserve">aortic cross sections of </w:t>
                            </w:r>
                            <w:r w:rsidR="0090674E" w:rsidRPr="002D463C">
                              <w:rPr>
                                <w:rFonts w:ascii="Times New Roman" w:hAnsi="Times New Roman" w:cs="Times New Roman"/>
                              </w:rPr>
                              <w:t xml:space="preserve">(A) </w:t>
                            </w:r>
                            <w:r w:rsidR="004B3897" w:rsidRPr="002D463C">
                              <w:rPr>
                                <w:rFonts w:ascii="Times New Roman" w:hAnsi="Times New Roman" w:cs="Times New Roman"/>
                              </w:rPr>
                              <w:t>WT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>(n=</w:t>
                            </w:r>
                            <w:r w:rsidR="001221CB" w:rsidRPr="002D463C">
                              <w:rPr>
                                <w:rFonts w:ascii="Times New Roman" w:hAnsi="Times New Roman" w:cs="Times New Roman"/>
                              </w:rPr>
                              <w:t>8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) </w:t>
                            </w:r>
                            <w:r w:rsidR="004B3897" w:rsidRPr="002D463C">
                              <w:rPr>
                                <w:rFonts w:ascii="Times New Roman" w:hAnsi="Times New Roman" w:cs="Times New Roman"/>
                              </w:rPr>
                              <w:t>verses</w:t>
                            </w:r>
                            <w:r w:rsidR="00C0023E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C0023E" w:rsidRPr="002D463C">
                              <w:rPr>
                                <w:rFonts w:ascii="Times New Roman" w:hAnsi="Times New Roman" w:cs="Times New Roman"/>
                              </w:rPr>
                              <w:t>IL-18</w:t>
                            </w:r>
                            <w:r w:rsidR="00C0023E" w:rsidRPr="002D463C">
                              <w:rPr>
                                <w:rFonts w:ascii="Times New Roman" w:hAnsi="Times New Roman" w:cs="Times New Roman"/>
                                <w:vertAlign w:val="superscript"/>
                              </w:rPr>
                              <w:t xml:space="preserve">-/- </w:t>
                            </w:r>
                            <w:r w:rsidR="00C0023E" w:rsidRPr="002D463C">
                              <w:rPr>
                                <w:rFonts w:ascii="Times New Roman" w:hAnsi="Times New Roman" w:cs="Times New Roman"/>
                              </w:rPr>
                              <w:t>mice (n=4)</w:t>
                            </w:r>
                            <w:r w:rsidR="00C0023E" w:rsidRPr="002D463C">
                              <w:rPr>
                                <w:rFonts w:ascii="Times New Roman" w:hAnsi="Times New Roman" w:cs="Times New Roman"/>
                              </w:rPr>
                              <w:t xml:space="preserve">, (B) 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>WT mice with no AAA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>(n=4)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 xml:space="preserve"> verses 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>IL-18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  <w:vertAlign w:val="superscript"/>
                              </w:rPr>
                              <w:t xml:space="preserve">-/- 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 xml:space="preserve">mice (n=4) 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>and (C) WT mice with no AAA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(n=4) 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>verses WT mice with developed AAA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D5678A" w:rsidRPr="002D463C">
                              <w:rPr>
                                <w:rFonts w:ascii="Times New Roman" w:hAnsi="Times New Roman" w:cs="Times New Roman"/>
                              </w:rPr>
                              <w:t>(n=4)</w:t>
                            </w:r>
                            <w:r w:rsidR="0022262B" w:rsidRPr="002D463C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="0062334E" w:rsidRPr="002D463C">
                              <w:rPr>
                                <w:rFonts w:ascii="Times New Roman" w:hAnsi="Times New Roman" w:cs="Times New Roman"/>
                              </w:rPr>
                              <w:t xml:space="preserve">These 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</w:rPr>
                              <w:t xml:space="preserve">data </w:t>
                            </w:r>
                            <w:r w:rsidR="0062334E" w:rsidRPr="002D463C">
                              <w:rPr>
                                <w:rFonts w:ascii="Times New Roman" w:hAnsi="Times New Roman" w:cs="Times New Roman"/>
                              </w:rPr>
                              <w:t>are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</w:rPr>
                              <w:t xml:space="preserve"> presented as mean ± SEM. </w:t>
                            </w:r>
                            <w:r w:rsidR="00561E16" w:rsidRPr="002D463C">
                              <w:rPr>
                                <w:rFonts w:ascii="Times New Roman" w:hAnsi="Times New Roman" w:cs="Times New Roman"/>
                              </w:rPr>
                              <w:t>*</w:t>
                            </w:r>
                            <w:r w:rsidRPr="002D463C">
                              <w:rPr>
                                <w:rFonts w:ascii="Times New Roman" w:hAnsi="Times New Roman" w:cs="Times New Roman"/>
                              </w:rPr>
                              <w:t>Significant difference, p &lt; 0.</w:t>
                            </w:r>
                            <w:r w:rsidR="00627088" w:rsidRPr="002D463C">
                              <w:rPr>
                                <w:rFonts w:ascii="Times New Roman" w:hAnsi="Times New Roman" w:cs="Times New Roman"/>
                              </w:rPr>
                              <w:t>00</w:t>
                            </w:r>
                            <w:r w:rsidR="006F0F56" w:rsidRPr="002D463C">
                              <w:rPr>
                                <w:rFonts w:ascii="Times New Roman" w:hAnsi="Times New Roman" w:cs="Times New Roman"/>
                              </w:rPr>
                              <w:t>0</w:t>
                            </w:r>
                            <w:r w:rsidR="00627088" w:rsidRPr="002D463C">
                              <w:rPr>
                                <w:rFonts w:ascii="Times New Roman" w:hAnsi="Times New Roman" w:cs="Times New Roman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014D07" id="_x0000_s1027" type="#_x0000_t202" style="position:absolute;left:0;text-align:left;margin-left:400.3pt;margin-top:203.9pt;width:451.5pt;height:90pt;z-index:25166848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" stroked="f">
                <v:textbox>
                  <w:txbxContent>
                    <w:p w14:paraId="6D7B23BF" w14:textId="0E942037" w:rsidR="00096C90" w:rsidRPr="002D463C" w:rsidRDefault="00096C90" w:rsidP="00096C90">
                      <w:pPr>
                        <w:jc w:val="both"/>
                        <w:rPr>
                          <w:rFonts w:ascii="Times New Roman" w:hAnsi="Times New Roman" w:cs="Times New Roman"/>
                          <w:b/>
                        </w:rPr>
                      </w:pPr>
                      <w:r w:rsidRPr="002D463C">
                        <w:rPr>
                          <w:rFonts w:ascii="Times New Roman" w:hAnsi="Times New Roman" w:cs="Times New Roman"/>
                          <w:b/>
                        </w:rPr>
                        <w:t>Figure 2</w:t>
                      </w:r>
                      <w:r w:rsidR="00C80BEF" w:rsidRPr="002D463C">
                        <w:rPr>
                          <w:rFonts w:ascii="Times New Roman" w:hAnsi="Times New Roman" w:cs="Times New Roman"/>
                          <w:b/>
                        </w:rPr>
                        <w:t>.</w:t>
                      </w:r>
                      <w:r w:rsidRPr="002D463C">
                        <w:rPr>
                          <w:rFonts w:ascii="Times New Roman" w:hAnsi="Times New Roman" w:cs="Times New Roman"/>
                          <w:b/>
                        </w:rPr>
                        <w:t xml:space="preserve"> </w:t>
                      </w:r>
                      <w:r w:rsidR="00ED4521" w:rsidRPr="002D463C">
                        <w:rPr>
                          <w:rFonts w:ascii="Times New Roman" w:hAnsi="Times New Roman" w:cs="Times New Roman"/>
                          <w:b/>
                        </w:rPr>
                        <w:t>Comparisons of the degree of macrophage infiltration between</w:t>
                      </w:r>
                      <w:r w:rsidR="00AC31C3" w:rsidRPr="002D463C">
                        <w:rPr>
                          <w:rFonts w:ascii="Times New Roman" w:hAnsi="Times New Roman" w:cs="Times New Roman"/>
                          <w:b/>
                        </w:rPr>
                        <w:t xml:space="preserve"> the aortic cross sections of</w:t>
                      </w:r>
                      <w:r w:rsidR="00ED4521" w:rsidRPr="002D463C">
                        <w:rPr>
                          <w:rFonts w:ascii="Times New Roman" w:hAnsi="Times New Roman" w:cs="Times New Roman"/>
                          <w:b/>
                        </w:rPr>
                        <w:t xml:space="preserve"> different types of test groups</w:t>
                      </w:r>
                      <w:r w:rsidR="00561E16" w:rsidRPr="002D463C">
                        <w:rPr>
                          <w:rFonts w:ascii="Times New Roman" w:hAnsi="Times New Roman" w:cs="Times New Roman"/>
                          <w:b/>
                        </w:rPr>
                        <w:t xml:space="preserve">. </w:t>
                      </w:r>
                      <w:r w:rsidR="00627088" w:rsidRPr="002D463C">
                        <w:rPr>
                          <w:rFonts w:ascii="Times New Roman" w:hAnsi="Times New Roman" w:cs="Times New Roman"/>
                        </w:rPr>
                        <w:t>The</w:t>
                      </w:r>
                      <w:r w:rsidR="0090674E" w:rsidRPr="002D463C">
                        <w:rPr>
                          <w:rFonts w:ascii="Times New Roman" w:hAnsi="Times New Roman" w:cs="Times New Roman"/>
                        </w:rPr>
                        <w:t>se data demonstrate the</w:t>
                      </w:r>
                      <w:r w:rsidR="00627088" w:rsidRPr="002D463C">
                        <w:rPr>
                          <w:rFonts w:ascii="Times New Roman" w:hAnsi="Times New Roman" w:cs="Times New Roman"/>
                        </w:rPr>
                        <w:t xml:space="preserve"> mean percen</w:t>
                      </w:r>
                      <w:r w:rsidR="000C22BE" w:rsidRPr="002D463C">
                        <w:rPr>
                          <w:rFonts w:ascii="Times New Roman" w:hAnsi="Times New Roman" w:cs="Times New Roman"/>
                        </w:rPr>
                        <w:t xml:space="preserve">tage area of F4/80 </w:t>
                      </w:r>
                      <w:r w:rsidR="00862EDC" w:rsidRPr="002D463C">
                        <w:rPr>
                          <w:rFonts w:ascii="Times New Roman" w:hAnsi="Times New Roman" w:cs="Times New Roman"/>
                        </w:rPr>
                        <w:t>stain</w:t>
                      </w:r>
                      <w:r w:rsidR="00F66EFD" w:rsidRPr="002D463C">
                        <w:rPr>
                          <w:rFonts w:ascii="Times New Roman" w:hAnsi="Times New Roman" w:cs="Times New Roman"/>
                        </w:rPr>
                        <w:t xml:space="preserve"> (macrophage infiltration)</w:t>
                      </w:r>
                      <w:r w:rsidR="00862EDC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4B3897" w:rsidRPr="002D463C">
                        <w:rPr>
                          <w:rFonts w:ascii="Times New Roman" w:hAnsi="Times New Roman" w:cs="Times New Roman"/>
                        </w:rPr>
                        <w:t xml:space="preserve">in </w:t>
                      </w:r>
                      <w:r w:rsidR="00862EDC" w:rsidRPr="002D463C">
                        <w:rPr>
                          <w:rFonts w:ascii="Times New Roman" w:hAnsi="Times New Roman" w:cs="Times New Roman"/>
                        </w:rPr>
                        <w:t xml:space="preserve">aortic cross sections of </w:t>
                      </w:r>
                      <w:r w:rsidR="0090674E" w:rsidRPr="002D463C">
                        <w:rPr>
                          <w:rFonts w:ascii="Times New Roman" w:hAnsi="Times New Roman" w:cs="Times New Roman"/>
                        </w:rPr>
                        <w:t xml:space="preserve">(A) </w:t>
                      </w:r>
                      <w:r w:rsidR="004B3897" w:rsidRPr="002D463C">
                        <w:rPr>
                          <w:rFonts w:ascii="Times New Roman" w:hAnsi="Times New Roman" w:cs="Times New Roman"/>
                        </w:rPr>
                        <w:t>WT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>(n=</w:t>
                      </w:r>
                      <w:r w:rsidR="001221CB" w:rsidRPr="002D463C">
                        <w:rPr>
                          <w:rFonts w:ascii="Times New Roman" w:hAnsi="Times New Roman" w:cs="Times New Roman"/>
                        </w:rPr>
                        <w:t>8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) </w:t>
                      </w:r>
                      <w:r w:rsidR="004B3897" w:rsidRPr="002D463C">
                        <w:rPr>
                          <w:rFonts w:ascii="Times New Roman" w:hAnsi="Times New Roman" w:cs="Times New Roman"/>
                        </w:rPr>
                        <w:t>verses</w:t>
                      </w:r>
                      <w:r w:rsidR="00C0023E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C0023E" w:rsidRPr="002D463C">
                        <w:rPr>
                          <w:rFonts w:ascii="Times New Roman" w:hAnsi="Times New Roman" w:cs="Times New Roman"/>
                        </w:rPr>
                        <w:t>IL-18</w:t>
                      </w:r>
                      <w:r w:rsidR="00C0023E" w:rsidRPr="002D463C">
                        <w:rPr>
                          <w:rFonts w:ascii="Times New Roman" w:hAnsi="Times New Roman" w:cs="Times New Roman"/>
                          <w:vertAlign w:val="superscript"/>
                        </w:rPr>
                        <w:t xml:space="preserve">-/- </w:t>
                      </w:r>
                      <w:r w:rsidR="00C0023E" w:rsidRPr="002D463C">
                        <w:rPr>
                          <w:rFonts w:ascii="Times New Roman" w:hAnsi="Times New Roman" w:cs="Times New Roman"/>
                        </w:rPr>
                        <w:t>mice (n=4)</w:t>
                      </w:r>
                      <w:r w:rsidR="00C0023E" w:rsidRPr="002D463C">
                        <w:rPr>
                          <w:rFonts w:ascii="Times New Roman" w:hAnsi="Times New Roman" w:cs="Times New Roman"/>
                        </w:rPr>
                        <w:t xml:space="preserve">, (B) 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>WT mice with no AAA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>(n=4)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 xml:space="preserve"> verses 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>IL-18</w:t>
                      </w:r>
                      <w:r w:rsidR="0022262B" w:rsidRPr="002D463C">
                        <w:rPr>
                          <w:rFonts w:ascii="Times New Roman" w:hAnsi="Times New Roman" w:cs="Times New Roman"/>
                          <w:vertAlign w:val="superscript"/>
                        </w:rPr>
                        <w:t xml:space="preserve">-/- 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 xml:space="preserve">mice (n=4) 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>and (C) WT mice with no AAA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(n=4) 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>verses WT mice with developed AAA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D5678A" w:rsidRPr="002D463C">
                        <w:rPr>
                          <w:rFonts w:ascii="Times New Roman" w:hAnsi="Times New Roman" w:cs="Times New Roman"/>
                        </w:rPr>
                        <w:t>(n=4)</w:t>
                      </w:r>
                      <w:r w:rsidR="0022262B" w:rsidRPr="002D463C">
                        <w:rPr>
                          <w:rFonts w:ascii="Times New Roman" w:hAnsi="Times New Roman" w:cs="Times New Roman"/>
                        </w:rPr>
                        <w:t>.</w:t>
                      </w:r>
                      <w:r w:rsidRPr="002D463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="0062334E" w:rsidRPr="002D463C">
                        <w:rPr>
                          <w:rFonts w:ascii="Times New Roman" w:hAnsi="Times New Roman" w:cs="Times New Roman"/>
                        </w:rPr>
                        <w:t xml:space="preserve">These </w:t>
                      </w:r>
                      <w:r w:rsidRPr="002D463C">
                        <w:rPr>
                          <w:rFonts w:ascii="Times New Roman" w:hAnsi="Times New Roman" w:cs="Times New Roman"/>
                        </w:rPr>
                        <w:t xml:space="preserve">data </w:t>
                      </w:r>
                      <w:r w:rsidR="0062334E" w:rsidRPr="002D463C">
                        <w:rPr>
                          <w:rFonts w:ascii="Times New Roman" w:hAnsi="Times New Roman" w:cs="Times New Roman"/>
                        </w:rPr>
                        <w:t>are</w:t>
                      </w:r>
                      <w:r w:rsidRPr="002D463C">
                        <w:rPr>
                          <w:rFonts w:ascii="Times New Roman" w:hAnsi="Times New Roman" w:cs="Times New Roman"/>
                        </w:rPr>
                        <w:t xml:space="preserve"> presented as mean ± SEM. </w:t>
                      </w:r>
                      <w:r w:rsidR="00561E16" w:rsidRPr="002D463C">
                        <w:rPr>
                          <w:rFonts w:ascii="Times New Roman" w:hAnsi="Times New Roman" w:cs="Times New Roman"/>
                        </w:rPr>
                        <w:t>*</w:t>
                      </w:r>
                      <w:r w:rsidRPr="002D463C">
                        <w:rPr>
                          <w:rFonts w:ascii="Times New Roman" w:hAnsi="Times New Roman" w:cs="Times New Roman"/>
                        </w:rPr>
                        <w:t>Significant difference, p &lt; 0.</w:t>
                      </w:r>
                      <w:r w:rsidR="00627088" w:rsidRPr="002D463C">
                        <w:rPr>
                          <w:rFonts w:ascii="Times New Roman" w:hAnsi="Times New Roman" w:cs="Times New Roman"/>
                        </w:rPr>
                        <w:t>00</w:t>
                      </w:r>
                      <w:r w:rsidR="006F0F56" w:rsidRPr="002D463C">
                        <w:rPr>
                          <w:rFonts w:ascii="Times New Roman" w:hAnsi="Times New Roman" w:cs="Times New Roman"/>
                        </w:rPr>
                        <w:t>0</w:t>
                      </w:r>
                      <w:r w:rsidR="00627088" w:rsidRPr="002D463C">
                        <w:rPr>
                          <w:rFonts w:ascii="Times New Roman" w:hAnsi="Times New Roman" w:cs="Times New Roman"/>
                        </w:rPr>
                        <w:t>1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EE785F" w:rsidRPr="002D463C">
        <w:rPr>
          <w:rFonts w:ascii="Times New Roman" w:hAnsi="Times New Roman" w:cs="Times New Roman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E32B388" wp14:editId="1E2613D7">
                <wp:simplePos x="0" y="0"/>
                <wp:positionH relativeFrom="column">
                  <wp:posOffset>990600</wp:posOffset>
                </wp:positionH>
                <wp:positionV relativeFrom="paragraph">
                  <wp:posOffset>1055370</wp:posOffset>
                </wp:positionV>
                <wp:extent cx="704850" cy="561975"/>
                <wp:effectExtent l="0" t="0" r="0" b="0"/>
                <wp:wrapNone/>
                <wp:docPr id="10" name="TextBox 5">
                  <a:extLst xmlns:a="http://schemas.openxmlformats.org/drawingml/2006/main"/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4850" cy="56197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4DA526E" w14:textId="77777777" w:rsidR="00416029" w:rsidRDefault="00A95994" w:rsidP="00416029">
                            <w:pPr>
                              <w:spacing w:line="240" w:lineRule="auto"/>
                              <w:jc w:val="center"/>
                              <w:rPr>
                                <w:sz w:val="4"/>
                                <w:szCs w:val="24"/>
                              </w:rPr>
                            </w:pPr>
                            <w:r w:rsidRPr="00EE785F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0"/>
                                <w:szCs w:val="56"/>
                                <w:lang w:val="en-US"/>
                              </w:rPr>
                              <w:t>NS</w:t>
                            </w:r>
                          </w:p>
                          <w:p w14:paraId="2FC243ED" w14:textId="7BB25E58" w:rsidR="00A95994" w:rsidRPr="00416029" w:rsidRDefault="00A95994" w:rsidP="00416029">
                            <w:pPr>
                              <w:spacing w:line="240" w:lineRule="auto"/>
                              <w:jc w:val="center"/>
                              <w:rPr>
                                <w:sz w:val="4"/>
                                <w:szCs w:val="24"/>
                              </w:rPr>
                            </w:pPr>
                            <w:r w:rsidRPr="00EE785F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0"/>
                                <w:szCs w:val="56"/>
                                <w:lang w:val="en-US"/>
                              </w:rPr>
                              <w:t>P=0.09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E32B388" id="TextBox 5" o:spid="_x0000_s1028" type="#_x0000_t202" style="position:absolute;left:0;text-align:left;margin-left:78pt;margin-top:83.1pt;width:55.5pt;height:44.2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" filled="f" stroked="f">
                <v:textbox>
                  <w:txbxContent>
                    <w:p w14:paraId="04DA526E" w14:textId="77777777" w:rsidR="00416029" w:rsidRDefault="00A95994" w:rsidP="00416029">
                      <w:pPr>
                        <w:spacing w:line="240" w:lineRule="auto"/>
                        <w:jc w:val="center"/>
                        <w:rPr>
                          <w:sz w:val="4"/>
                          <w:szCs w:val="24"/>
                        </w:rPr>
                      </w:pPr>
                      <w:r w:rsidRPr="00EE785F">
                        <w:rPr>
                          <w:rFonts w:hAnsi="Calibri"/>
                          <w:color w:val="000000" w:themeColor="text1"/>
                          <w:kern w:val="24"/>
                          <w:sz w:val="20"/>
                          <w:szCs w:val="56"/>
                          <w:lang w:val="en-US"/>
                        </w:rPr>
                        <w:t>NS</w:t>
                      </w:r>
                    </w:p>
                    <w:p w14:paraId="2FC243ED" w14:textId="7BB25E58" w:rsidR="00A95994" w:rsidRPr="00416029" w:rsidRDefault="00A95994" w:rsidP="00416029">
                      <w:pPr>
                        <w:spacing w:line="240" w:lineRule="auto"/>
                        <w:jc w:val="center"/>
                        <w:rPr>
                          <w:sz w:val="4"/>
                          <w:szCs w:val="24"/>
                        </w:rPr>
                      </w:pPr>
                      <w:r w:rsidRPr="00EE785F">
                        <w:rPr>
                          <w:rFonts w:hAnsi="Calibri"/>
                          <w:color w:val="000000" w:themeColor="text1"/>
                          <w:kern w:val="24"/>
                          <w:sz w:val="20"/>
                          <w:szCs w:val="56"/>
                          <w:lang w:val="en-US"/>
                        </w:rPr>
                        <w:t>P=0.09</w:t>
                      </w:r>
                    </w:p>
                  </w:txbxContent>
                </v:textbox>
              </v:shape>
            </w:pict>
          </mc:Fallback>
        </mc:AlternateContent>
      </w:r>
      <w:r w:rsidR="002D75E1" w:rsidRPr="002D463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C512066" wp14:editId="358E6730">
            <wp:extent cx="5657850" cy="2265051"/>
            <wp:effectExtent l="0" t="0" r="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nal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67" b="12162"/>
                    <a:stretch/>
                  </pic:blipFill>
                  <pic:spPr bwMode="auto">
                    <a:xfrm>
                      <a:off x="0" y="0"/>
                      <a:ext cx="5735857" cy="22962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1CC51C" w14:textId="73C279B8" w:rsidR="00776E2B" w:rsidRDefault="00776E2B" w:rsidP="006D0E35"/>
    <w:p w14:paraId="06C46AAE" w14:textId="77777777" w:rsidR="00776E2B" w:rsidRPr="006D0E35" w:rsidRDefault="00776E2B" w:rsidP="006D0E35">
      <w:bookmarkStart w:id="1" w:name="_GoBack"/>
      <w:bookmarkEnd w:id="1"/>
    </w:p>
    <w:p w14:paraId="42340382" w14:textId="1EF595A9" w:rsidR="00544266" w:rsidRPr="00AE0D04" w:rsidRDefault="00544266" w:rsidP="00825EB0">
      <w:pPr>
        <w:pStyle w:val="Heading1"/>
        <w:spacing w:line="360" w:lineRule="auto"/>
        <w:jc w:val="both"/>
        <w:rPr>
          <w:rFonts w:ascii="Times New Roman" w:hAnsi="Times New Roman" w:cs="Times New Roman"/>
          <w:b/>
          <w:color w:val="auto"/>
          <w:szCs w:val="24"/>
        </w:rPr>
      </w:pPr>
      <w:r w:rsidRPr="00AE0D04">
        <w:rPr>
          <w:rFonts w:ascii="Times New Roman" w:hAnsi="Times New Roman" w:cs="Times New Roman"/>
          <w:b/>
          <w:color w:val="auto"/>
          <w:sz w:val="36"/>
          <w:szCs w:val="24"/>
        </w:rPr>
        <w:t>Discussion</w:t>
      </w:r>
    </w:p>
    <w:p w14:paraId="2BCA9A98" w14:textId="0FECABBD" w:rsidR="00544266" w:rsidRPr="002D463C" w:rsidRDefault="00101663" w:rsidP="00825EB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 xml:space="preserve">This study </w:t>
      </w:r>
      <w:r w:rsidR="00B919EC" w:rsidRPr="002D463C">
        <w:rPr>
          <w:rFonts w:ascii="Times New Roman" w:hAnsi="Times New Roman" w:cs="Times New Roman"/>
          <w:sz w:val="24"/>
          <w:szCs w:val="24"/>
        </w:rPr>
        <w:t xml:space="preserve">mainly demonstrated that </w:t>
      </w:r>
      <w:r w:rsidR="002E1D94" w:rsidRPr="002D463C">
        <w:rPr>
          <w:rFonts w:ascii="Times New Roman" w:hAnsi="Times New Roman" w:cs="Times New Roman"/>
          <w:b/>
          <w:sz w:val="24"/>
          <w:szCs w:val="24"/>
        </w:rPr>
        <w:t>(1)</w:t>
      </w:r>
      <w:r w:rsidR="002E1D94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B919EC" w:rsidRPr="002D463C">
        <w:rPr>
          <w:rFonts w:ascii="Times New Roman" w:hAnsi="Times New Roman" w:cs="Times New Roman"/>
          <w:sz w:val="24"/>
          <w:szCs w:val="24"/>
        </w:rPr>
        <w:t xml:space="preserve">Ang-II infusion leads to </w:t>
      </w:r>
      <w:r w:rsidR="003637F6" w:rsidRPr="002D463C">
        <w:rPr>
          <w:rFonts w:ascii="Times New Roman" w:hAnsi="Times New Roman" w:cs="Times New Roman"/>
          <w:sz w:val="24"/>
          <w:szCs w:val="24"/>
        </w:rPr>
        <w:t xml:space="preserve">no </w:t>
      </w:r>
      <w:r w:rsidR="00B919EC" w:rsidRPr="002D463C">
        <w:rPr>
          <w:rFonts w:ascii="Times New Roman" w:hAnsi="Times New Roman" w:cs="Times New Roman"/>
          <w:sz w:val="24"/>
          <w:szCs w:val="24"/>
        </w:rPr>
        <w:t xml:space="preserve">development of </w:t>
      </w:r>
      <w:r w:rsidR="00050FC8" w:rsidRPr="002D463C">
        <w:rPr>
          <w:rFonts w:ascii="Times New Roman" w:hAnsi="Times New Roman" w:cs="Times New Roman"/>
          <w:sz w:val="24"/>
          <w:szCs w:val="24"/>
        </w:rPr>
        <w:t>AAA in</w:t>
      </w:r>
      <w:r w:rsidR="003637F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6D684B" w:rsidRPr="002D463C">
        <w:rPr>
          <w:rFonts w:ascii="Times New Roman" w:hAnsi="Times New Roman" w:cs="Times New Roman"/>
          <w:sz w:val="24"/>
          <w:szCs w:val="24"/>
        </w:rPr>
        <w:t>IL-18</w:t>
      </w:r>
      <w:r w:rsidR="006D684B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955908" w:rsidRPr="002D463C">
        <w:rPr>
          <w:rFonts w:ascii="Times New Roman" w:hAnsi="Times New Roman" w:cs="Times New Roman"/>
          <w:sz w:val="24"/>
          <w:szCs w:val="24"/>
        </w:rPr>
        <w:t>mice</w:t>
      </w:r>
      <w:r w:rsidR="00AD15A9" w:rsidRPr="002D463C">
        <w:rPr>
          <w:rFonts w:ascii="Times New Roman" w:hAnsi="Times New Roman" w:cs="Times New Roman"/>
          <w:sz w:val="24"/>
          <w:szCs w:val="24"/>
        </w:rPr>
        <w:t xml:space="preserve"> where</w:t>
      </w:r>
      <w:r w:rsidR="00B7521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D15A9" w:rsidRPr="002D463C">
        <w:rPr>
          <w:rFonts w:ascii="Times New Roman" w:hAnsi="Times New Roman" w:cs="Times New Roman"/>
          <w:sz w:val="24"/>
          <w:szCs w:val="24"/>
        </w:rPr>
        <w:t xml:space="preserve">WT mice </w:t>
      </w:r>
      <w:r w:rsidR="00B7521C" w:rsidRPr="002D463C">
        <w:rPr>
          <w:rFonts w:ascii="Times New Roman" w:hAnsi="Times New Roman" w:cs="Times New Roman"/>
          <w:sz w:val="24"/>
          <w:szCs w:val="24"/>
        </w:rPr>
        <w:t xml:space="preserve">has a </w:t>
      </w:r>
      <w:r w:rsidR="00B7521C" w:rsidRPr="002D463C">
        <w:rPr>
          <w:rFonts w:ascii="Times New Roman" w:hAnsi="Times New Roman" w:cs="Times New Roman"/>
          <w:sz w:val="24"/>
          <w:szCs w:val="24"/>
        </w:rPr>
        <w:t xml:space="preserve">50% </w:t>
      </w:r>
      <w:r w:rsidR="00B7521C" w:rsidRPr="002D463C">
        <w:rPr>
          <w:rFonts w:ascii="Times New Roman" w:hAnsi="Times New Roman" w:cs="Times New Roman"/>
          <w:sz w:val="24"/>
          <w:szCs w:val="24"/>
        </w:rPr>
        <w:t xml:space="preserve">chance </w:t>
      </w:r>
      <w:r w:rsidR="00AD15A9" w:rsidRPr="002D463C">
        <w:rPr>
          <w:rFonts w:ascii="Times New Roman" w:hAnsi="Times New Roman" w:cs="Times New Roman"/>
          <w:sz w:val="24"/>
          <w:szCs w:val="24"/>
        </w:rPr>
        <w:t>successfully</w:t>
      </w:r>
      <w:r w:rsidR="007C7F5B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D15A9" w:rsidRPr="002D463C">
        <w:rPr>
          <w:rFonts w:ascii="Times New Roman" w:hAnsi="Times New Roman" w:cs="Times New Roman"/>
          <w:sz w:val="24"/>
          <w:szCs w:val="24"/>
        </w:rPr>
        <w:t>develop</w:t>
      </w:r>
      <w:r w:rsidR="00B7521C" w:rsidRPr="002D463C">
        <w:rPr>
          <w:rFonts w:ascii="Times New Roman" w:hAnsi="Times New Roman" w:cs="Times New Roman"/>
          <w:sz w:val="24"/>
          <w:szCs w:val="24"/>
        </w:rPr>
        <w:t>ing</w:t>
      </w:r>
      <w:r w:rsidR="007C7F5B" w:rsidRPr="002D463C">
        <w:rPr>
          <w:rFonts w:ascii="Times New Roman" w:hAnsi="Times New Roman" w:cs="Times New Roman"/>
          <w:sz w:val="24"/>
          <w:szCs w:val="24"/>
        </w:rPr>
        <w:t xml:space="preserve"> AAA under the same conditions</w:t>
      </w:r>
      <w:r w:rsidR="004A6A0E" w:rsidRPr="002D463C">
        <w:rPr>
          <w:rFonts w:ascii="Times New Roman" w:hAnsi="Times New Roman" w:cs="Times New Roman"/>
          <w:sz w:val="24"/>
          <w:szCs w:val="24"/>
        </w:rPr>
        <w:t xml:space="preserve"> and </w:t>
      </w:r>
      <w:r w:rsidR="004A6A0E" w:rsidRPr="002D463C">
        <w:rPr>
          <w:rFonts w:ascii="Times New Roman" w:hAnsi="Times New Roman" w:cs="Times New Roman"/>
          <w:b/>
          <w:sz w:val="24"/>
          <w:szCs w:val="24"/>
        </w:rPr>
        <w:t>(2)</w:t>
      </w:r>
      <w:r w:rsidR="004A6A0E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FF22C6" w:rsidRPr="002D463C">
        <w:rPr>
          <w:rFonts w:ascii="Times New Roman" w:hAnsi="Times New Roman" w:cs="Times New Roman"/>
          <w:sz w:val="24"/>
          <w:szCs w:val="24"/>
        </w:rPr>
        <w:t xml:space="preserve">that there is no significant </w:t>
      </w:r>
      <w:r w:rsidR="00354E8B" w:rsidRPr="002D463C">
        <w:rPr>
          <w:rFonts w:ascii="Times New Roman" w:hAnsi="Times New Roman" w:cs="Times New Roman"/>
          <w:sz w:val="24"/>
          <w:szCs w:val="24"/>
        </w:rPr>
        <w:t>difference</w:t>
      </w:r>
      <w:r w:rsidR="00FF22C6" w:rsidRPr="002D463C">
        <w:rPr>
          <w:rFonts w:ascii="Times New Roman" w:hAnsi="Times New Roman" w:cs="Times New Roman"/>
          <w:sz w:val="24"/>
          <w:szCs w:val="24"/>
        </w:rPr>
        <w:t xml:space="preserve"> in </w:t>
      </w:r>
      <w:r w:rsidR="00923DCC" w:rsidRPr="002D463C">
        <w:rPr>
          <w:rFonts w:ascii="Times New Roman" w:hAnsi="Times New Roman" w:cs="Times New Roman"/>
          <w:sz w:val="24"/>
          <w:szCs w:val="24"/>
        </w:rPr>
        <w:t xml:space="preserve">macrophage infiltration </w:t>
      </w:r>
      <w:r w:rsidR="00354E8B" w:rsidRPr="002D463C">
        <w:rPr>
          <w:rFonts w:ascii="Times New Roman" w:hAnsi="Times New Roman" w:cs="Times New Roman"/>
          <w:sz w:val="24"/>
          <w:szCs w:val="24"/>
        </w:rPr>
        <w:t>between</w:t>
      </w:r>
      <w:r w:rsidR="0012054D" w:rsidRPr="002D463C">
        <w:rPr>
          <w:rFonts w:ascii="Times New Roman" w:hAnsi="Times New Roman" w:cs="Times New Roman"/>
          <w:sz w:val="24"/>
          <w:szCs w:val="24"/>
        </w:rPr>
        <w:t xml:space="preserve"> aortic </w:t>
      </w:r>
      <w:r w:rsidR="00D043C7" w:rsidRPr="002D463C">
        <w:rPr>
          <w:rFonts w:ascii="Times New Roman" w:hAnsi="Times New Roman" w:cs="Times New Roman"/>
          <w:sz w:val="24"/>
          <w:szCs w:val="24"/>
        </w:rPr>
        <w:t>cross sections of</w:t>
      </w:r>
      <w:r w:rsidR="00923DC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D7A77" w:rsidRPr="002D463C">
        <w:rPr>
          <w:rFonts w:ascii="Times New Roman" w:hAnsi="Times New Roman" w:cs="Times New Roman"/>
          <w:sz w:val="24"/>
          <w:szCs w:val="24"/>
        </w:rPr>
        <w:t>IL-18</w:t>
      </w:r>
      <w:r w:rsidR="00AD7A77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354E8B" w:rsidRPr="002D463C">
        <w:rPr>
          <w:rFonts w:ascii="Times New Roman" w:hAnsi="Times New Roman" w:cs="Times New Roman"/>
          <w:sz w:val="24"/>
          <w:szCs w:val="24"/>
        </w:rPr>
        <w:t xml:space="preserve">and WT mice with no AAA </w:t>
      </w:r>
      <w:r w:rsidR="00B9025C" w:rsidRPr="002D463C">
        <w:rPr>
          <w:rFonts w:ascii="Times New Roman" w:hAnsi="Times New Roman" w:cs="Times New Roman"/>
          <w:sz w:val="24"/>
          <w:szCs w:val="24"/>
        </w:rPr>
        <w:t xml:space="preserve">when WT AAA mice are not accounted for. </w:t>
      </w:r>
    </w:p>
    <w:p w14:paraId="00265ECB" w14:textId="5B0285B1" w:rsidR="00C54FFE" w:rsidRPr="002D463C" w:rsidRDefault="0013087C" w:rsidP="00825EB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L</w:t>
      </w:r>
      <w:r w:rsidR="001976D1" w:rsidRPr="002D463C">
        <w:rPr>
          <w:rFonts w:ascii="Times New Roman" w:hAnsi="Times New Roman" w:cs="Times New Roman"/>
          <w:sz w:val="24"/>
          <w:szCs w:val="24"/>
        </w:rPr>
        <w:t xml:space="preserve">iterature </w:t>
      </w:r>
      <w:r w:rsidR="00795095" w:rsidRPr="002D463C">
        <w:rPr>
          <w:rFonts w:ascii="Times New Roman" w:hAnsi="Times New Roman" w:cs="Times New Roman"/>
          <w:sz w:val="24"/>
          <w:szCs w:val="24"/>
        </w:rPr>
        <w:t>proposes</w:t>
      </w:r>
      <w:r w:rsidR="001976D1" w:rsidRPr="002D463C">
        <w:rPr>
          <w:rFonts w:ascii="Times New Roman" w:hAnsi="Times New Roman" w:cs="Times New Roman"/>
          <w:sz w:val="24"/>
          <w:szCs w:val="24"/>
        </w:rPr>
        <w:t xml:space="preserve"> that </w:t>
      </w:r>
      <w:r w:rsidR="00BA3E33" w:rsidRPr="002D463C">
        <w:rPr>
          <w:rFonts w:ascii="Times New Roman" w:hAnsi="Times New Roman" w:cs="Times New Roman"/>
          <w:sz w:val="24"/>
          <w:szCs w:val="24"/>
        </w:rPr>
        <w:t xml:space="preserve">activated IL-18 </w:t>
      </w:r>
      <w:r w:rsidR="000D1F54" w:rsidRPr="002D463C">
        <w:rPr>
          <w:rFonts w:ascii="Times New Roman" w:hAnsi="Times New Roman" w:cs="Times New Roman"/>
          <w:sz w:val="24"/>
          <w:szCs w:val="24"/>
        </w:rPr>
        <w:t>promotes</w:t>
      </w:r>
      <w:r w:rsidR="00BA2BE3" w:rsidRPr="002D463C">
        <w:rPr>
          <w:rFonts w:ascii="Times New Roman" w:hAnsi="Times New Roman" w:cs="Times New Roman"/>
          <w:sz w:val="24"/>
          <w:szCs w:val="24"/>
        </w:rPr>
        <w:t xml:space="preserve"> the recruitment of</w:t>
      </w:r>
      <w:r w:rsidR="00726A97" w:rsidRPr="002D463C">
        <w:rPr>
          <w:rFonts w:ascii="Times New Roman" w:hAnsi="Times New Roman" w:cs="Times New Roman"/>
          <w:sz w:val="24"/>
          <w:szCs w:val="24"/>
        </w:rPr>
        <w:t xml:space="preserve"> macrophages </w:t>
      </w:r>
      <w:r w:rsidR="00AD4C35" w:rsidRPr="002D463C">
        <w:rPr>
          <w:rFonts w:ascii="Times New Roman" w:hAnsi="Times New Roman" w:cs="Times New Roman"/>
          <w:sz w:val="24"/>
          <w:szCs w:val="24"/>
        </w:rPr>
        <w:t xml:space="preserve">to the </w:t>
      </w:r>
      <w:r w:rsidR="00EB5B2C" w:rsidRPr="002D463C">
        <w:rPr>
          <w:rFonts w:ascii="Times New Roman" w:hAnsi="Times New Roman" w:cs="Times New Roman"/>
          <w:sz w:val="24"/>
          <w:szCs w:val="24"/>
        </w:rPr>
        <w:t xml:space="preserve">aortic vessel wall </w:t>
      </w:r>
      <w:r w:rsidR="00726A97" w:rsidRPr="002D463C">
        <w:rPr>
          <w:rFonts w:ascii="Times New Roman" w:hAnsi="Times New Roman" w:cs="Times New Roman"/>
          <w:sz w:val="24"/>
          <w:szCs w:val="24"/>
        </w:rPr>
        <w:t xml:space="preserve">and </w:t>
      </w:r>
      <w:r w:rsidR="004B5E88" w:rsidRPr="002D463C">
        <w:rPr>
          <w:rFonts w:ascii="Times New Roman" w:hAnsi="Times New Roman" w:cs="Times New Roman"/>
          <w:sz w:val="24"/>
          <w:szCs w:val="24"/>
        </w:rPr>
        <w:t xml:space="preserve">these </w:t>
      </w:r>
      <w:r w:rsidR="004529AA" w:rsidRPr="002D463C">
        <w:rPr>
          <w:rFonts w:ascii="Times New Roman" w:hAnsi="Times New Roman" w:cs="Times New Roman"/>
          <w:sz w:val="24"/>
          <w:szCs w:val="24"/>
        </w:rPr>
        <w:t>macrophages play a role in the development of AAA</w:t>
      </w:r>
      <w:r w:rsidR="00EC52DC" w:rsidRPr="002D463C">
        <w:rPr>
          <w:rFonts w:ascii="Times New Roman" w:hAnsi="Times New Roman" w:cs="Times New Roman"/>
          <w:sz w:val="24"/>
          <w:szCs w:val="24"/>
        </w:rPr>
        <w:t xml:space="preserve"> through </w:t>
      </w:r>
      <w:r w:rsidR="003926BF" w:rsidRPr="002D463C">
        <w:rPr>
          <w:rFonts w:ascii="Times New Roman" w:hAnsi="Times New Roman" w:cs="Times New Roman"/>
          <w:sz w:val="24"/>
          <w:szCs w:val="24"/>
        </w:rPr>
        <w:t>directing</w:t>
      </w:r>
      <w:r w:rsidR="003654D1" w:rsidRPr="002D463C">
        <w:rPr>
          <w:rFonts w:ascii="Times New Roman" w:hAnsi="Times New Roman" w:cs="Times New Roman"/>
          <w:sz w:val="24"/>
          <w:szCs w:val="24"/>
        </w:rPr>
        <w:t xml:space="preserve"> the inflammation </w:t>
      </w:r>
      <w:r w:rsidR="00EB5B2C" w:rsidRPr="002D463C">
        <w:rPr>
          <w:rFonts w:ascii="Times New Roman" w:hAnsi="Times New Roman" w:cs="Times New Roman"/>
          <w:sz w:val="24"/>
          <w:szCs w:val="24"/>
        </w:rPr>
        <w:t>and ECM degradation</w:t>
      </w:r>
      <w:r w:rsidR="0051359E" w:rsidRPr="002D463C">
        <w:rPr>
          <w:rFonts w:ascii="Times New Roman" w:hAnsi="Times New Roman" w:cs="Times New Roman"/>
          <w:sz w:val="24"/>
          <w:szCs w:val="24"/>
        </w:rPr>
        <w:t xml:space="preserve"> of VSMCs</w:t>
      </w:r>
      <w:r w:rsidR="00EB5B2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654D1" w:rsidRPr="002D463C">
        <w:rPr>
          <w:rFonts w:ascii="Times New Roman" w:hAnsi="Times New Roman" w:cs="Times New Roman"/>
          <w:sz w:val="24"/>
          <w:szCs w:val="24"/>
        </w:rPr>
        <w:t>in blood vessel walls</w:t>
      </w:r>
      <w:r w:rsidR="006A7A4A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676B0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3676B0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76B0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thbGloYXNhbjwvQXV0aG9yPjxZZWFyPjIwMDU8L1ll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==
</w:fldData>
        </w:fldChar>
      </w:r>
      <w:r w:rsidR="003676B0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76B0" w:rsidRPr="002D463C">
        <w:rPr>
          <w:rFonts w:ascii="Times New Roman" w:hAnsi="Times New Roman" w:cs="Times New Roman"/>
          <w:sz w:val="24"/>
          <w:szCs w:val="24"/>
        </w:rPr>
      </w:r>
      <w:r w:rsidR="003676B0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3676B0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3676B0" w:rsidRPr="002D463C">
        <w:rPr>
          <w:rFonts w:ascii="Times New Roman" w:hAnsi="Times New Roman" w:cs="Times New Roman"/>
          <w:noProof/>
          <w:sz w:val="24"/>
          <w:szCs w:val="24"/>
        </w:rPr>
        <w:t>(10, 11)</w:t>
      </w:r>
      <w:r w:rsidR="003676B0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3676B0" w:rsidRPr="002D463C">
        <w:rPr>
          <w:rFonts w:ascii="Times New Roman" w:hAnsi="Times New Roman" w:cs="Times New Roman"/>
          <w:sz w:val="24"/>
          <w:szCs w:val="24"/>
        </w:rPr>
        <w:t>.</w:t>
      </w:r>
      <w:r w:rsidRPr="002D463C">
        <w:rPr>
          <w:rFonts w:ascii="Times New Roman" w:hAnsi="Times New Roman" w:cs="Times New Roman"/>
          <w:sz w:val="24"/>
          <w:szCs w:val="24"/>
        </w:rPr>
        <w:t xml:space="preserve"> Thus, </w:t>
      </w:r>
      <w:r w:rsidR="00645C98" w:rsidRPr="002D463C">
        <w:rPr>
          <w:rFonts w:ascii="Times New Roman" w:hAnsi="Times New Roman" w:cs="Times New Roman"/>
          <w:sz w:val="24"/>
          <w:szCs w:val="24"/>
        </w:rPr>
        <w:t xml:space="preserve">the current study sought </w:t>
      </w:r>
      <w:r w:rsidR="007318E2" w:rsidRPr="002D463C">
        <w:rPr>
          <w:rFonts w:ascii="Times New Roman" w:hAnsi="Times New Roman" w:cs="Times New Roman"/>
          <w:sz w:val="24"/>
          <w:szCs w:val="24"/>
        </w:rPr>
        <w:t xml:space="preserve">to determine whether knocking out </w:t>
      </w:r>
      <w:r w:rsidR="00546E62" w:rsidRPr="002D463C">
        <w:rPr>
          <w:rFonts w:ascii="Times New Roman" w:hAnsi="Times New Roman" w:cs="Times New Roman"/>
          <w:sz w:val="24"/>
          <w:szCs w:val="24"/>
        </w:rPr>
        <w:t>IL-18</w:t>
      </w:r>
      <w:r w:rsidR="0004561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CC1D44" w:rsidRPr="002D463C">
        <w:rPr>
          <w:rFonts w:ascii="Times New Roman" w:hAnsi="Times New Roman" w:cs="Times New Roman"/>
          <w:sz w:val="24"/>
          <w:szCs w:val="24"/>
        </w:rPr>
        <w:t>reduce</w:t>
      </w:r>
      <w:r w:rsidR="00045616" w:rsidRPr="002D463C">
        <w:rPr>
          <w:rFonts w:ascii="Times New Roman" w:hAnsi="Times New Roman" w:cs="Times New Roman"/>
          <w:sz w:val="24"/>
          <w:szCs w:val="24"/>
        </w:rPr>
        <w:t>s</w:t>
      </w:r>
      <w:r w:rsidR="00CC1D44" w:rsidRPr="002D463C">
        <w:rPr>
          <w:rFonts w:ascii="Times New Roman" w:hAnsi="Times New Roman" w:cs="Times New Roman"/>
          <w:sz w:val="24"/>
          <w:szCs w:val="24"/>
        </w:rPr>
        <w:t xml:space="preserve"> the</w:t>
      </w:r>
      <w:r w:rsidR="00C81102" w:rsidRPr="002D463C">
        <w:rPr>
          <w:rFonts w:ascii="Times New Roman" w:hAnsi="Times New Roman" w:cs="Times New Roman"/>
          <w:sz w:val="24"/>
          <w:szCs w:val="24"/>
        </w:rPr>
        <w:t xml:space="preserve"> degree to which the </w:t>
      </w:r>
      <w:r w:rsidR="005C70D0" w:rsidRPr="002D463C">
        <w:rPr>
          <w:rFonts w:ascii="Times New Roman" w:hAnsi="Times New Roman" w:cs="Times New Roman"/>
          <w:sz w:val="24"/>
          <w:szCs w:val="24"/>
        </w:rPr>
        <w:t>vessel wall adventitia gets infiltrated by macrophages under an</w:t>
      </w:r>
      <w:r w:rsidR="00253AFF" w:rsidRPr="002D463C">
        <w:rPr>
          <w:rFonts w:ascii="Times New Roman" w:hAnsi="Times New Roman" w:cs="Times New Roman"/>
          <w:sz w:val="24"/>
          <w:szCs w:val="24"/>
        </w:rPr>
        <w:t>eurysmal settings</w:t>
      </w:r>
      <w:r w:rsidR="00415B0E" w:rsidRPr="002D463C">
        <w:rPr>
          <w:rFonts w:ascii="Times New Roman" w:hAnsi="Times New Roman" w:cs="Times New Roman"/>
          <w:sz w:val="24"/>
          <w:szCs w:val="24"/>
        </w:rPr>
        <w:t>. F</w:t>
      </w:r>
      <w:r w:rsidR="006D6245" w:rsidRPr="002D463C">
        <w:rPr>
          <w:rFonts w:ascii="Times New Roman" w:hAnsi="Times New Roman" w:cs="Times New Roman"/>
          <w:sz w:val="24"/>
          <w:szCs w:val="24"/>
        </w:rPr>
        <w:t xml:space="preserve">urthermore, </w:t>
      </w:r>
      <w:r w:rsidR="00AF71D7" w:rsidRPr="002D463C">
        <w:rPr>
          <w:rFonts w:ascii="Times New Roman" w:hAnsi="Times New Roman" w:cs="Times New Roman"/>
          <w:sz w:val="24"/>
          <w:szCs w:val="24"/>
        </w:rPr>
        <w:t xml:space="preserve">the study was conducted </w:t>
      </w:r>
      <w:r w:rsidR="00A907E5" w:rsidRPr="002D463C">
        <w:rPr>
          <w:rFonts w:ascii="Times New Roman" w:hAnsi="Times New Roman" w:cs="Times New Roman"/>
          <w:sz w:val="24"/>
          <w:szCs w:val="24"/>
        </w:rPr>
        <w:t xml:space="preserve">under </w:t>
      </w:r>
      <w:r w:rsidR="00AF71D7" w:rsidRPr="002D463C">
        <w:rPr>
          <w:rFonts w:ascii="Times New Roman" w:hAnsi="Times New Roman" w:cs="Times New Roman"/>
          <w:sz w:val="24"/>
          <w:szCs w:val="24"/>
        </w:rPr>
        <w:t xml:space="preserve">the hypothesis </w:t>
      </w:r>
      <w:r w:rsidR="00A907E5" w:rsidRPr="002D463C">
        <w:rPr>
          <w:rFonts w:ascii="Times New Roman" w:hAnsi="Times New Roman" w:cs="Times New Roman"/>
          <w:sz w:val="24"/>
          <w:szCs w:val="24"/>
        </w:rPr>
        <w:t xml:space="preserve">that </w:t>
      </w:r>
      <w:r w:rsidR="006D6245" w:rsidRPr="002D463C">
        <w:rPr>
          <w:rFonts w:ascii="Times New Roman" w:hAnsi="Times New Roman" w:cs="Times New Roman"/>
          <w:sz w:val="24"/>
          <w:szCs w:val="24"/>
        </w:rPr>
        <w:t>if there is a reduction</w:t>
      </w:r>
      <w:r w:rsidR="001A4B1C" w:rsidRPr="002D463C">
        <w:rPr>
          <w:rFonts w:ascii="Times New Roman" w:hAnsi="Times New Roman" w:cs="Times New Roman"/>
          <w:sz w:val="24"/>
          <w:szCs w:val="24"/>
        </w:rPr>
        <w:t>,</w:t>
      </w:r>
      <w:r w:rsidR="00A907E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1A4B1C" w:rsidRPr="002D463C">
        <w:rPr>
          <w:rFonts w:ascii="Times New Roman" w:hAnsi="Times New Roman" w:cs="Times New Roman"/>
          <w:sz w:val="24"/>
          <w:szCs w:val="24"/>
        </w:rPr>
        <w:t xml:space="preserve">it is caused </w:t>
      </w:r>
      <w:r w:rsidR="00035DA6" w:rsidRPr="002D463C">
        <w:rPr>
          <w:rFonts w:ascii="Times New Roman" w:hAnsi="Times New Roman" w:cs="Times New Roman"/>
          <w:sz w:val="24"/>
          <w:szCs w:val="24"/>
        </w:rPr>
        <w:t>due to the absence of</w:t>
      </w:r>
      <w:r w:rsidR="001A4B1C" w:rsidRPr="002D463C">
        <w:rPr>
          <w:rFonts w:ascii="Times New Roman" w:hAnsi="Times New Roman" w:cs="Times New Roman"/>
          <w:sz w:val="24"/>
          <w:szCs w:val="24"/>
        </w:rPr>
        <w:t xml:space="preserve"> IL-18. </w:t>
      </w:r>
      <w:r w:rsidR="00CF54E2" w:rsidRPr="002D463C">
        <w:rPr>
          <w:rFonts w:ascii="Times New Roman" w:hAnsi="Times New Roman" w:cs="Times New Roman"/>
          <w:sz w:val="24"/>
          <w:szCs w:val="24"/>
        </w:rPr>
        <w:t>Results of the study confirm</w:t>
      </w:r>
      <w:r w:rsidR="007C4CF8" w:rsidRPr="002D463C">
        <w:rPr>
          <w:rFonts w:ascii="Times New Roman" w:hAnsi="Times New Roman" w:cs="Times New Roman"/>
          <w:sz w:val="24"/>
          <w:szCs w:val="24"/>
        </w:rPr>
        <w:t>s</w:t>
      </w:r>
      <w:r w:rsidR="00CF54E2" w:rsidRPr="002D463C">
        <w:rPr>
          <w:rFonts w:ascii="Times New Roman" w:hAnsi="Times New Roman" w:cs="Times New Roman"/>
          <w:sz w:val="24"/>
          <w:szCs w:val="24"/>
        </w:rPr>
        <w:t xml:space="preserve"> that </w:t>
      </w:r>
      <w:r w:rsidR="00EA7375" w:rsidRPr="002D463C">
        <w:rPr>
          <w:rFonts w:ascii="Times New Roman" w:hAnsi="Times New Roman" w:cs="Times New Roman"/>
          <w:sz w:val="24"/>
          <w:szCs w:val="24"/>
        </w:rPr>
        <w:t>IL-18</w:t>
      </w:r>
      <w:r w:rsidR="00EA7375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CF54E2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004F76" w:rsidRPr="002D463C">
        <w:rPr>
          <w:rFonts w:ascii="Times New Roman" w:hAnsi="Times New Roman" w:cs="Times New Roman"/>
          <w:sz w:val="24"/>
          <w:szCs w:val="24"/>
        </w:rPr>
        <w:t>are protected against AAA</w:t>
      </w:r>
      <w:r w:rsidR="001C302F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7E2508" w:rsidRPr="002D463C"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B55B74" w:rsidRPr="002D463C">
        <w:rPr>
          <w:rFonts w:ascii="Times New Roman" w:hAnsi="Times New Roman" w:cs="Times New Roman"/>
          <w:sz w:val="24"/>
          <w:szCs w:val="24"/>
        </w:rPr>
        <w:t xml:space="preserve">literature </w:t>
      </w:r>
      <w:r w:rsidR="00B55B74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B55B74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is&lt;/Author&gt;&lt;Year&gt;2019&lt;/Year&gt;&lt;RecNum&gt;2&lt;/RecNum&gt;&lt;DisplayText&gt;(2)&lt;/DisplayText&gt;&lt;record&gt;&lt;rec-number&gt;2&lt;/rec-number&gt;&lt;foreign-keys&gt;&lt;key app="EN" db-id="9ss0e9p5j90va7ee5wzxex92vzpdwtffsxxd" timestamp="1567217918" guid="d6ada2b8-ff85-4eef-80ff-bff58f923776"&gt;2&lt;/key&gt;&lt;/foreign-keys&gt;&lt;ref-type name="Journal Article"&gt;17&lt;/ref-type&gt;&lt;contributors&gt;&lt;authors&gt;&lt;author&gt;Davis, F. M.&lt;/author&gt;&lt;author&gt;Daugherty, A.&lt;/author&gt;&lt;author&gt;Lu, H. S.&lt;/author&gt;&lt;/authors&gt;&lt;/contributors&gt;&lt;auth-address&gt;From the Department of Surgery, University of Michigan, Ann Arbor (F.M.D.).&amp;#xD;Saha Cardiovascular Research Center (A.D., H.S.L.), University of Kentucky, Lexington.&amp;#xD;Department of Physiology (A.D., H.S.L.), University of Kentucky, Lexington.&lt;/auth-address&gt;&lt;titles&gt;&lt;title&gt;Updates of Recent Aortic Aneurysm Research&lt;/title&gt;&lt;secondary-title&gt;Arteriosclerosis, Thrombosis, and Vascular Biology &lt;/secondary-title&gt;&lt;/titles&gt;&lt;periodical&gt;&lt;full-title&gt;Arteriosclerosis, Thrombosis, and Vascular Biology&lt;/full-title&gt;&lt;abbr-1&gt;Atertio. Thromb. Vasc. Biol.&lt;/abbr-1&gt;&lt;abbr-2&gt;Atertio Thromb Vasc Biol&lt;/abbr-2&gt;&lt;/periodical&gt;&lt;pages&gt;e83-e90&lt;/pages&gt;&lt;volume&gt;39&lt;/volume&gt;&lt;number&gt;3&lt;/number&gt;&lt;edition&gt;2019/02/28&lt;/edition&gt;&lt;keywords&gt;&lt;keyword&gt;aortic aneurysm&lt;/keyword&gt;&lt;keyword&gt;aortic rupture&lt;/keyword&gt;&lt;keyword&gt;incidence&lt;/keyword&gt;&lt;keyword&gt;inflammation&lt;/keyword&gt;&lt;keyword&gt;sex differences&lt;/keyword&gt;&lt;/keywords&gt;&lt;dates&gt;&lt;year&gt;2019&lt;/year&gt;&lt;pub-dates&gt;&lt;date&gt;Mar&lt;/date&gt;&lt;/pub-dates&gt;&lt;/dates&gt;&lt;isbn&gt;1524-4636 (Electronic)&amp;#xD;1079-5642 (Linking)&lt;/isbn&gt;&lt;accession-num&gt;30811252&lt;/accession-num&gt;&lt;urls&gt;&lt;related-urls&gt;&lt;url&gt;https://www.ncbi.nlm.nih.gov/pubmed/30811252&lt;/url&gt;&lt;/related-urls&gt;&lt;/urls&gt;&lt;custom2&gt;PMC6394847&lt;/custom2&gt;&lt;electronic-resource-num&gt;10.1161/ATVBAHA.119.312000&lt;/electronic-resource-num&gt;&lt;/record&gt;&lt;/Cite&gt;&lt;/EndNote&gt;</w:instrText>
      </w:r>
      <w:r w:rsidR="00B55B74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B55B74" w:rsidRPr="002D463C">
        <w:rPr>
          <w:rFonts w:ascii="Times New Roman" w:hAnsi="Times New Roman" w:cs="Times New Roman"/>
          <w:noProof/>
          <w:sz w:val="24"/>
          <w:szCs w:val="24"/>
        </w:rPr>
        <w:t>(2)</w:t>
      </w:r>
      <w:r w:rsidR="00B55B74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7E2508" w:rsidRPr="002D463C">
        <w:rPr>
          <w:rFonts w:ascii="Times New Roman" w:hAnsi="Times New Roman" w:cs="Times New Roman"/>
          <w:sz w:val="24"/>
          <w:szCs w:val="24"/>
        </w:rPr>
        <w:t xml:space="preserve">, the current study </w:t>
      </w:r>
      <w:r w:rsidR="00196B9B" w:rsidRPr="002D463C">
        <w:rPr>
          <w:rFonts w:ascii="Times New Roman" w:hAnsi="Times New Roman" w:cs="Times New Roman"/>
          <w:sz w:val="24"/>
          <w:szCs w:val="24"/>
        </w:rPr>
        <w:t xml:space="preserve">further </w:t>
      </w:r>
      <w:r w:rsidR="0055723E" w:rsidRPr="002D463C">
        <w:rPr>
          <w:rFonts w:ascii="Times New Roman" w:hAnsi="Times New Roman" w:cs="Times New Roman"/>
          <w:sz w:val="24"/>
          <w:szCs w:val="24"/>
        </w:rPr>
        <w:t>demonstrates</w:t>
      </w:r>
      <w:r w:rsidR="00973184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426AFA" w:rsidRPr="002D463C">
        <w:rPr>
          <w:rFonts w:ascii="Times New Roman" w:hAnsi="Times New Roman" w:cs="Times New Roman"/>
          <w:sz w:val="24"/>
          <w:szCs w:val="24"/>
        </w:rPr>
        <w:t xml:space="preserve">that </w:t>
      </w:r>
      <w:r w:rsidR="00A704FB" w:rsidRPr="002D463C">
        <w:rPr>
          <w:rFonts w:ascii="Times New Roman" w:hAnsi="Times New Roman" w:cs="Times New Roman"/>
          <w:sz w:val="24"/>
          <w:szCs w:val="24"/>
        </w:rPr>
        <w:t xml:space="preserve">macrophage </w:t>
      </w:r>
      <w:r w:rsidR="00A704FB" w:rsidRPr="002D463C">
        <w:rPr>
          <w:rFonts w:ascii="Times New Roman" w:hAnsi="Times New Roman" w:cs="Times New Roman"/>
          <w:sz w:val="24"/>
          <w:szCs w:val="24"/>
        </w:rPr>
        <w:lastRenderedPageBreak/>
        <w:t xml:space="preserve">infiltration in aortic vessel wall </w:t>
      </w:r>
      <w:r w:rsidR="004E7D7C" w:rsidRPr="002D463C">
        <w:rPr>
          <w:rFonts w:ascii="Times New Roman" w:hAnsi="Times New Roman" w:cs="Times New Roman"/>
          <w:sz w:val="24"/>
          <w:szCs w:val="24"/>
        </w:rPr>
        <w:t xml:space="preserve">is indeed accelerated </w:t>
      </w:r>
      <w:r w:rsidR="00973184" w:rsidRPr="002D463C">
        <w:rPr>
          <w:rFonts w:ascii="Times New Roman" w:hAnsi="Times New Roman" w:cs="Times New Roman"/>
          <w:sz w:val="24"/>
          <w:szCs w:val="24"/>
        </w:rPr>
        <w:t xml:space="preserve">during the development of </w:t>
      </w:r>
      <w:r w:rsidR="00C34A58" w:rsidRPr="002D463C">
        <w:rPr>
          <w:rFonts w:ascii="Times New Roman" w:hAnsi="Times New Roman" w:cs="Times New Roman"/>
          <w:sz w:val="24"/>
          <w:szCs w:val="24"/>
        </w:rPr>
        <w:t>AAA</w:t>
      </w:r>
      <w:r w:rsidR="00BD1628" w:rsidRPr="002D463C">
        <w:rPr>
          <w:rFonts w:ascii="Times New Roman" w:hAnsi="Times New Roman" w:cs="Times New Roman"/>
          <w:sz w:val="24"/>
          <w:szCs w:val="24"/>
        </w:rPr>
        <w:t xml:space="preserve"> as </w:t>
      </w:r>
      <w:r w:rsidR="00187E22" w:rsidRPr="002D463C">
        <w:rPr>
          <w:rFonts w:ascii="Times New Roman" w:hAnsi="Times New Roman" w:cs="Times New Roman"/>
          <w:sz w:val="24"/>
          <w:szCs w:val="24"/>
        </w:rPr>
        <w:t>depicted through</w:t>
      </w:r>
      <w:r w:rsidR="00B74D5D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B74D5D" w:rsidRPr="002D463C">
        <w:rPr>
          <w:rFonts w:ascii="Times New Roman" w:hAnsi="Times New Roman" w:cs="Times New Roman"/>
          <w:sz w:val="24"/>
          <w:szCs w:val="24"/>
        </w:rPr>
        <w:t>the comparison of the level of macrophage infiltration between WT mice with AAA and WT mice with no AAA</w:t>
      </w:r>
      <w:r w:rsidR="004E7D7C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AD50D2" w:rsidRPr="002D463C">
        <w:rPr>
          <w:rFonts w:ascii="Times New Roman" w:hAnsi="Times New Roman" w:cs="Times New Roman"/>
          <w:sz w:val="24"/>
          <w:szCs w:val="24"/>
        </w:rPr>
        <w:t>Therefore</w:t>
      </w:r>
      <w:r w:rsidR="00D03359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4B0C60" w:rsidRPr="002D463C">
        <w:rPr>
          <w:rFonts w:ascii="Times New Roman" w:hAnsi="Times New Roman" w:cs="Times New Roman"/>
          <w:sz w:val="24"/>
          <w:szCs w:val="24"/>
        </w:rPr>
        <w:t>to</w:t>
      </w:r>
      <w:r w:rsidR="00AB78A3" w:rsidRPr="002D463C">
        <w:rPr>
          <w:rFonts w:ascii="Times New Roman" w:hAnsi="Times New Roman" w:cs="Times New Roman"/>
          <w:sz w:val="24"/>
          <w:szCs w:val="24"/>
        </w:rPr>
        <w:t xml:space="preserve"> determin</w:t>
      </w:r>
      <w:r w:rsidR="004B0C60" w:rsidRPr="002D463C">
        <w:rPr>
          <w:rFonts w:ascii="Times New Roman" w:hAnsi="Times New Roman" w:cs="Times New Roman"/>
          <w:sz w:val="24"/>
          <w:szCs w:val="24"/>
        </w:rPr>
        <w:t>e</w:t>
      </w:r>
      <w:r w:rsidR="00AB78A3" w:rsidRPr="002D463C">
        <w:rPr>
          <w:rFonts w:ascii="Times New Roman" w:hAnsi="Times New Roman" w:cs="Times New Roman"/>
          <w:sz w:val="24"/>
          <w:szCs w:val="24"/>
        </w:rPr>
        <w:t xml:space="preserve"> whether IL-18 </w:t>
      </w:r>
      <w:r w:rsidR="00C03907" w:rsidRPr="002D463C">
        <w:rPr>
          <w:rFonts w:ascii="Times New Roman" w:hAnsi="Times New Roman" w:cs="Times New Roman"/>
          <w:sz w:val="24"/>
          <w:szCs w:val="24"/>
        </w:rPr>
        <w:t xml:space="preserve">mediates </w:t>
      </w:r>
      <w:r w:rsidR="00B94AD5" w:rsidRPr="002D463C">
        <w:rPr>
          <w:rFonts w:ascii="Times New Roman" w:hAnsi="Times New Roman" w:cs="Times New Roman"/>
          <w:sz w:val="24"/>
          <w:szCs w:val="24"/>
        </w:rPr>
        <w:t xml:space="preserve">the migration of </w:t>
      </w:r>
      <w:r w:rsidR="004A639F" w:rsidRPr="002D463C">
        <w:rPr>
          <w:rFonts w:ascii="Times New Roman" w:hAnsi="Times New Roman" w:cs="Times New Roman"/>
          <w:sz w:val="24"/>
          <w:szCs w:val="24"/>
        </w:rPr>
        <w:t xml:space="preserve">macrophages in AAA, </w:t>
      </w:r>
      <w:r w:rsidR="000017E8" w:rsidRPr="002D463C">
        <w:rPr>
          <w:rFonts w:ascii="Times New Roman" w:hAnsi="Times New Roman" w:cs="Times New Roman"/>
          <w:sz w:val="24"/>
          <w:szCs w:val="24"/>
        </w:rPr>
        <w:t xml:space="preserve">it </w:t>
      </w:r>
      <w:r w:rsidR="00D03359" w:rsidRPr="002D463C">
        <w:rPr>
          <w:rFonts w:ascii="Times New Roman" w:hAnsi="Times New Roman" w:cs="Times New Roman"/>
          <w:sz w:val="24"/>
          <w:szCs w:val="24"/>
        </w:rPr>
        <w:t xml:space="preserve">is </w:t>
      </w:r>
      <w:r w:rsidR="00EC57BA" w:rsidRPr="002D463C">
        <w:rPr>
          <w:rFonts w:ascii="Times New Roman" w:hAnsi="Times New Roman" w:cs="Times New Roman"/>
          <w:sz w:val="24"/>
          <w:szCs w:val="24"/>
        </w:rPr>
        <w:t xml:space="preserve">not feasible to </w:t>
      </w:r>
      <w:r w:rsidR="00E932BC" w:rsidRPr="002D463C">
        <w:rPr>
          <w:rFonts w:ascii="Times New Roman" w:hAnsi="Times New Roman" w:cs="Times New Roman"/>
          <w:sz w:val="24"/>
          <w:szCs w:val="24"/>
        </w:rPr>
        <w:t>compar</w:t>
      </w:r>
      <w:r w:rsidR="00B94AD5" w:rsidRPr="002D463C">
        <w:rPr>
          <w:rFonts w:ascii="Times New Roman" w:hAnsi="Times New Roman" w:cs="Times New Roman"/>
          <w:sz w:val="24"/>
          <w:szCs w:val="24"/>
        </w:rPr>
        <w:t>e</w:t>
      </w:r>
      <w:r w:rsidR="00E932B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837D06" w:rsidRPr="002D463C">
        <w:rPr>
          <w:rFonts w:ascii="Times New Roman" w:hAnsi="Times New Roman" w:cs="Times New Roman"/>
          <w:sz w:val="24"/>
          <w:szCs w:val="24"/>
        </w:rPr>
        <w:t xml:space="preserve">the </w:t>
      </w:r>
      <w:r w:rsidR="00445A39" w:rsidRPr="002D463C">
        <w:rPr>
          <w:rFonts w:ascii="Times New Roman" w:hAnsi="Times New Roman" w:cs="Times New Roman"/>
          <w:sz w:val="24"/>
          <w:szCs w:val="24"/>
        </w:rPr>
        <w:t xml:space="preserve">statistics of </w:t>
      </w:r>
      <w:r w:rsidR="00445A39" w:rsidRPr="002D463C">
        <w:rPr>
          <w:rFonts w:ascii="Times New Roman" w:hAnsi="Times New Roman" w:cs="Times New Roman"/>
          <w:sz w:val="24"/>
          <w:szCs w:val="24"/>
        </w:rPr>
        <w:t>IL-18</w:t>
      </w:r>
      <w:r w:rsidR="00445A39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445A39" w:rsidRPr="002D463C">
        <w:rPr>
          <w:rFonts w:ascii="Times New Roman" w:hAnsi="Times New Roman" w:cs="Times New Roman"/>
          <w:sz w:val="24"/>
          <w:szCs w:val="24"/>
        </w:rPr>
        <w:t>mice</w:t>
      </w:r>
      <w:r w:rsidR="00445A3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66FA4" w:rsidRPr="002D463C">
        <w:rPr>
          <w:rFonts w:ascii="Times New Roman" w:hAnsi="Times New Roman" w:cs="Times New Roman"/>
          <w:sz w:val="24"/>
          <w:szCs w:val="24"/>
        </w:rPr>
        <w:t xml:space="preserve">with </w:t>
      </w:r>
      <w:r w:rsidR="00A66FA4" w:rsidRPr="002D463C">
        <w:rPr>
          <w:rFonts w:ascii="Times New Roman" w:hAnsi="Times New Roman" w:cs="Times New Roman"/>
          <w:sz w:val="24"/>
          <w:szCs w:val="24"/>
        </w:rPr>
        <w:t>WT mice who have aneurysms</w:t>
      </w:r>
      <w:r w:rsidR="00AA06FB" w:rsidRPr="002D463C">
        <w:rPr>
          <w:rFonts w:ascii="Times New Roman" w:hAnsi="Times New Roman" w:cs="Times New Roman"/>
          <w:sz w:val="24"/>
          <w:szCs w:val="24"/>
        </w:rPr>
        <w:t>,</w:t>
      </w:r>
      <w:r w:rsidR="00837E04" w:rsidRPr="002D463C">
        <w:rPr>
          <w:rFonts w:ascii="Times New Roman" w:hAnsi="Times New Roman" w:cs="Times New Roman"/>
          <w:sz w:val="24"/>
          <w:szCs w:val="24"/>
        </w:rPr>
        <w:t xml:space="preserve"> as </w:t>
      </w:r>
      <w:r w:rsidR="00AA06FB" w:rsidRPr="002D463C">
        <w:rPr>
          <w:rFonts w:ascii="Times New Roman" w:hAnsi="Times New Roman" w:cs="Times New Roman"/>
          <w:sz w:val="24"/>
          <w:szCs w:val="24"/>
        </w:rPr>
        <w:t xml:space="preserve">the </w:t>
      </w:r>
      <w:r w:rsidR="00837E04" w:rsidRPr="002D463C">
        <w:rPr>
          <w:rFonts w:ascii="Times New Roman" w:hAnsi="Times New Roman" w:cs="Times New Roman"/>
          <w:sz w:val="24"/>
          <w:szCs w:val="24"/>
        </w:rPr>
        <w:t xml:space="preserve">absence of AAA </w:t>
      </w:r>
      <w:r w:rsidR="00AA06FB" w:rsidRPr="002D463C">
        <w:rPr>
          <w:rFonts w:ascii="Times New Roman" w:hAnsi="Times New Roman" w:cs="Times New Roman"/>
          <w:sz w:val="24"/>
          <w:szCs w:val="24"/>
        </w:rPr>
        <w:t xml:space="preserve">in </w:t>
      </w:r>
      <w:r w:rsidR="00AA06FB" w:rsidRPr="002D463C">
        <w:rPr>
          <w:rFonts w:ascii="Times New Roman" w:hAnsi="Times New Roman" w:cs="Times New Roman"/>
          <w:sz w:val="24"/>
          <w:szCs w:val="24"/>
        </w:rPr>
        <w:t>IL-18</w:t>
      </w:r>
      <w:r w:rsidR="00AA06FB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AA06FB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837E04" w:rsidRPr="002D463C">
        <w:rPr>
          <w:rFonts w:ascii="Times New Roman" w:hAnsi="Times New Roman" w:cs="Times New Roman"/>
          <w:sz w:val="24"/>
          <w:szCs w:val="24"/>
        </w:rPr>
        <w:t xml:space="preserve">anyway suggests a low level of macrophage </w:t>
      </w:r>
      <w:r w:rsidR="00AA06FB" w:rsidRPr="002D463C">
        <w:rPr>
          <w:rFonts w:ascii="Times New Roman" w:hAnsi="Times New Roman" w:cs="Times New Roman"/>
          <w:sz w:val="24"/>
          <w:szCs w:val="24"/>
        </w:rPr>
        <w:t xml:space="preserve">migration </w:t>
      </w:r>
      <w:r w:rsidR="001A7E65" w:rsidRPr="002D463C">
        <w:rPr>
          <w:rFonts w:ascii="Times New Roman" w:hAnsi="Times New Roman" w:cs="Times New Roman"/>
          <w:sz w:val="24"/>
          <w:szCs w:val="24"/>
        </w:rPr>
        <w:t>in</w:t>
      </w:r>
      <w:r w:rsidR="00AA06FB" w:rsidRPr="002D463C">
        <w:rPr>
          <w:rFonts w:ascii="Times New Roman" w:hAnsi="Times New Roman" w:cs="Times New Roman"/>
          <w:sz w:val="24"/>
          <w:szCs w:val="24"/>
        </w:rPr>
        <w:t>to the vessel wall</w:t>
      </w:r>
      <w:r w:rsidR="00933822" w:rsidRPr="002D463C">
        <w:rPr>
          <w:rFonts w:ascii="Times New Roman" w:hAnsi="Times New Roman" w:cs="Times New Roman"/>
          <w:sz w:val="24"/>
          <w:szCs w:val="24"/>
        </w:rPr>
        <w:t>.</w:t>
      </w:r>
      <w:r w:rsidR="00445A3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68500A" w:rsidRPr="002D463C">
        <w:rPr>
          <w:rFonts w:ascii="Times New Roman" w:hAnsi="Times New Roman" w:cs="Times New Roman"/>
          <w:sz w:val="24"/>
          <w:szCs w:val="24"/>
        </w:rPr>
        <w:t xml:space="preserve">To more </w:t>
      </w:r>
      <w:r w:rsidR="00EB16F5" w:rsidRPr="002D463C">
        <w:rPr>
          <w:rFonts w:ascii="Times New Roman" w:hAnsi="Times New Roman" w:cs="Times New Roman"/>
          <w:sz w:val="24"/>
          <w:szCs w:val="24"/>
        </w:rPr>
        <w:t>accurate</w:t>
      </w:r>
      <w:r w:rsidR="003F7B6F" w:rsidRPr="002D463C">
        <w:rPr>
          <w:rFonts w:ascii="Times New Roman" w:hAnsi="Times New Roman" w:cs="Times New Roman"/>
          <w:sz w:val="24"/>
          <w:szCs w:val="24"/>
        </w:rPr>
        <w:t>ly address the research question</w:t>
      </w:r>
      <w:r w:rsidR="00586C58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96244D" w:rsidRPr="002D463C">
        <w:rPr>
          <w:rFonts w:ascii="Times New Roman" w:hAnsi="Times New Roman" w:cs="Times New Roman"/>
          <w:sz w:val="24"/>
          <w:szCs w:val="24"/>
        </w:rPr>
        <w:t>data s</w:t>
      </w:r>
      <w:r w:rsidR="005F334C" w:rsidRPr="002D463C">
        <w:rPr>
          <w:rFonts w:ascii="Times New Roman" w:hAnsi="Times New Roman" w:cs="Times New Roman"/>
          <w:sz w:val="24"/>
          <w:szCs w:val="24"/>
        </w:rPr>
        <w:t xml:space="preserve">hould be </w:t>
      </w:r>
      <w:r w:rsidR="00B66621" w:rsidRPr="002D463C">
        <w:rPr>
          <w:rFonts w:ascii="Times New Roman" w:hAnsi="Times New Roman" w:cs="Times New Roman"/>
          <w:sz w:val="24"/>
          <w:szCs w:val="24"/>
        </w:rPr>
        <w:t xml:space="preserve">critically </w:t>
      </w:r>
      <w:r w:rsidR="005F334C" w:rsidRPr="002D463C">
        <w:rPr>
          <w:rFonts w:ascii="Times New Roman" w:hAnsi="Times New Roman" w:cs="Times New Roman"/>
          <w:sz w:val="24"/>
          <w:szCs w:val="24"/>
        </w:rPr>
        <w:t xml:space="preserve">analysed between comparable mouse models while </w:t>
      </w:r>
      <w:r w:rsidR="00EB16F5" w:rsidRPr="002D463C">
        <w:rPr>
          <w:rFonts w:ascii="Times New Roman" w:hAnsi="Times New Roman" w:cs="Times New Roman"/>
          <w:sz w:val="24"/>
          <w:szCs w:val="24"/>
        </w:rPr>
        <w:t>irrelevant</w:t>
      </w:r>
      <w:r w:rsidR="00D722BE" w:rsidRPr="002D463C">
        <w:rPr>
          <w:rFonts w:ascii="Times New Roman" w:hAnsi="Times New Roman" w:cs="Times New Roman"/>
          <w:sz w:val="24"/>
          <w:szCs w:val="24"/>
        </w:rPr>
        <w:t xml:space="preserve"> variables are</w:t>
      </w:r>
      <w:r w:rsidR="00B66621" w:rsidRPr="002D463C">
        <w:rPr>
          <w:rFonts w:ascii="Times New Roman" w:hAnsi="Times New Roman" w:cs="Times New Roman"/>
          <w:sz w:val="24"/>
          <w:szCs w:val="24"/>
        </w:rPr>
        <w:t xml:space="preserve"> unaccounted for</w:t>
      </w:r>
      <w:r w:rsidR="00D722BE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880F0A" w:rsidRPr="002D463C">
        <w:rPr>
          <w:rFonts w:ascii="Times New Roman" w:hAnsi="Times New Roman" w:cs="Times New Roman"/>
          <w:sz w:val="24"/>
          <w:szCs w:val="24"/>
        </w:rPr>
        <w:t>Since both groups have no AAA</w:t>
      </w:r>
      <w:r w:rsidR="00A857BC" w:rsidRPr="002D463C">
        <w:rPr>
          <w:rFonts w:ascii="Times New Roman" w:hAnsi="Times New Roman" w:cs="Times New Roman"/>
          <w:sz w:val="24"/>
          <w:szCs w:val="24"/>
        </w:rPr>
        <w:t xml:space="preserve"> and therefore</w:t>
      </w:r>
      <w:r w:rsidR="009807D7" w:rsidRPr="002D463C">
        <w:rPr>
          <w:rFonts w:ascii="Times New Roman" w:hAnsi="Times New Roman" w:cs="Times New Roman"/>
          <w:sz w:val="24"/>
          <w:szCs w:val="24"/>
        </w:rPr>
        <w:t>,</w:t>
      </w:r>
      <w:r w:rsidR="00A857BC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B90C99" w:rsidRPr="002D463C">
        <w:rPr>
          <w:rFonts w:ascii="Times New Roman" w:hAnsi="Times New Roman" w:cs="Times New Roman"/>
          <w:sz w:val="24"/>
          <w:szCs w:val="24"/>
        </w:rPr>
        <w:t xml:space="preserve">IL-18 is </w:t>
      </w:r>
      <w:r w:rsidR="00A857BC" w:rsidRPr="002D463C">
        <w:rPr>
          <w:rFonts w:ascii="Times New Roman" w:hAnsi="Times New Roman" w:cs="Times New Roman"/>
          <w:sz w:val="24"/>
          <w:szCs w:val="24"/>
        </w:rPr>
        <w:t xml:space="preserve">the only </w:t>
      </w:r>
      <w:r w:rsidR="00297AFA" w:rsidRPr="002D463C">
        <w:rPr>
          <w:rFonts w:ascii="Times New Roman" w:hAnsi="Times New Roman" w:cs="Times New Roman"/>
          <w:sz w:val="24"/>
          <w:szCs w:val="24"/>
        </w:rPr>
        <w:t>in</w:t>
      </w:r>
      <w:r w:rsidR="00FE0AEE" w:rsidRPr="002D463C">
        <w:rPr>
          <w:rFonts w:ascii="Times New Roman" w:hAnsi="Times New Roman" w:cs="Times New Roman"/>
          <w:sz w:val="24"/>
          <w:szCs w:val="24"/>
        </w:rPr>
        <w:t>dependent variable</w:t>
      </w:r>
      <w:r w:rsidR="00297AFA" w:rsidRPr="002D463C">
        <w:rPr>
          <w:rFonts w:ascii="Times New Roman" w:hAnsi="Times New Roman" w:cs="Times New Roman"/>
          <w:sz w:val="24"/>
          <w:szCs w:val="24"/>
        </w:rPr>
        <w:t xml:space="preserve"> that could affect macrophage infiltration</w:t>
      </w:r>
      <w:r w:rsidR="00B90C99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880F0A" w:rsidRPr="002D463C">
        <w:rPr>
          <w:rFonts w:ascii="Times New Roman" w:hAnsi="Times New Roman" w:cs="Times New Roman"/>
          <w:sz w:val="24"/>
          <w:szCs w:val="24"/>
        </w:rPr>
        <w:t xml:space="preserve">a more </w:t>
      </w:r>
      <w:r w:rsidR="00D5761D" w:rsidRPr="002D463C">
        <w:rPr>
          <w:rFonts w:ascii="Times New Roman" w:hAnsi="Times New Roman" w:cs="Times New Roman"/>
          <w:sz w:val="24"/>
          <w:szCs w:val="24"/>
        </w:rPr>
        <w:t>reasonable</w:t>
      </w:r>
      <w:r w:rsidR="000E2F71" w:rsidRPr="002D463C">
        <w:rPr>
          <w:rFonts w:ascii="Times New Roman" w:hAnsi="Times New Roman" w:cs="Times New Roman"/>
          <w:sz w:val="24"/>
          <w:szCs w:val="24"/>
        </w:rPr>
        <w:t xml:space="preserve"> way</w:t>
      </w:r>
      <w:r w:rsidR="007C74DB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0E2F71" w:rsidRPr="002D463C">
        <w:rPr>
          <w:rFonts w:ascii="Times New Roman" w:hAnsi="Times New Roman" w:cs="Times New Roman"/>
          <w:sz w:val="24"/>
          <w:szCs w:val="24"/>
        </w:rPr>
        <w:t xml:space="preserve">to critically analyse </w:t>
      </w:r>
      <w:r w:rsidR="00263C1D" w:rsidRPr="002D463C">
        <w:rPr>
          <w:rFonts w:ascii="Times New Roman" w:hAnsi="Times New Roman" w:cs="Times New Roman"/>
          <w:sz w:val="24"/>
          <w:szCs w:val="24"/>
        </w:rPr>
        <w:t xml:space="preserve">the role of </w:t>
      </w:r>
      <w:r w:rsidR="000E2F71" w:rsidRPr="002D463C">
        <w:rPr>
          <w:rFonts w:ascii="Times New Roman" w:hAnsi="Times New Roman" w:cs="Times New Roman"/>
          <w:sz w:val="24"/>
          <w:szCs w:val="24"/>
        </w:rPr>
        <w:t>IL-18 in</w:t>
      </w:r>
      <w:r w:rsidR="007C74DB" w:rsidRPr="002D463C">
        <w:rPr>
          <w:rFonts w:ascii="Times New Roman" w:hAnsi="Times New Roman" w:cs="Times New Roman"/>
          <w:sz w:val="24"/>
          <w:szCs w:val="24"/>
        </w:rPr>
        <w:t xml:space="preserve"> directi</w:t>
      </w:r>
      <w:r w:rsidR="009807D7" w:rsidRPr="002D463C">
        <w:rPr>
          <w:rFonts w:ascii="Times New Roman" w:hAnsi="Times New Roman" w:cs="Times New Roman"/>
          <w:sz w:val="24"/>
          <w:szCs w:val="24"/>
        </w:rPr>
        <w:t xml:space="preserve">ng </w:t>
      </w:r>
      <w:r w:rsidR="000E2F71" w:rsidRPr="002D463C">
        <w:rPr>
          <w:rFonts w:ascii="Times New Roman" w:hAnsi="Times New Roman" w:cs="Times New Roman"/>
          <w:sz w:val="24"/>
          <w:szCs w:val="24"/>
        </w:rPr>
        <w:t>macrophage</w:t>
      </w:r>
      <w:r w:rsidR="007C74DB" w:rsidRPr="002D463C">
        <w:rPr>
          <w:rFonts w:ascii="Times New Roman" w:hAnsi="Times New Roman" w:cs="Times New Roman"/>
          <w:sz w:val="24"/>
          <w:szCs w:val="24"/>
        </w:rPr>
        <w:t>s</w:t>
      </w:r>
      <w:r w:rsidR="000E2F7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7C74DB" w:rsidRPr="002D463C">
        <w:rPr>
          <w:rFonts w:ascii="Times New Roman" w:hAnsi="Times New Roman" w:cs="Times New Roman"/>
          <w:sz w:val="24"/>
          <w:szCs w:val="24"/>
        </w:rPr>
        <w:t>would be</w:t>
      </w:r>
      <w:r w:rsidR="000E2F71" w:rsidRPr="002D463C">
        <w:rPr>
          <w:rFonts w:ascii="Times New Roman" w:hAnsi="Times New Roman" w:cs="Times New Roman"/>
          <w:sz w:val="24"/>
          <w:szCs w:val="24"/>
        </w:rPr>
        <w:t xml:space="preserve"> by comparing </w:t>
      </w:r>
      <w:r w:rsidR="002B0BF9" w:rsidRPr="002D463C">
        <w:rPr>
          <w:rFonts w:ascii="Times New Roman" w:hAnsi="Times New Roman" w:cs="Times New Roman"/>
          <w:sz w:val="24"/>
          <w:szCs w:val="24"/>
        </w:rPr>
        <w:t>IL-18</w:t>
      </w:r>
      <w:r w:rsidR="002B0BF9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2B0BF9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A857BC" w:rsidRPr="002D463C">
        <w:rPr>
          <w:rFonts w:ascii="Times New Roman" w:hAnsi="Times New Roman" w:cs="Times New Roman"/>
          <w:sz w:val="24"/>
          <w:szCs w:val="24"/>
        </w:rPr>
        <w:t>with</w:t>
      </w:r>
      <w:r w:rsidR="002B0BF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857BC" w:rsidRPr="002D463C">
        <w:rPr>
          <w:rFonts w:ascii="Times New Roman" w:hAnsi="Times New Roman" w:cs="Times New Roman"/>
          <w:sz w:val="24"/>
          <w:szCs w:val="24"/>
        </w:rPr>
        <w:t>WT mice with no AAA</w:t>
      </w:r>
      <w:r w:rsidR="00A857BC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FA6675" w:rsidRPr="002D463C">
        <w:rPr>
          <w:rFonts w:ascii="Times New Roman" w:hAnsi="Times New Roman" w:cs="Times New Roman"/>
          <w:sz w:val="24"/>
          <w:szCs w:val="24"/>
        </w:rPr>
        <w:t xml:space="preserve">As there </w:t>
      </w:r>
      <w:r w:rsidR="0032289E" w:rsidRPr="002D463C">
        <w:rPr>
          <w:rFonts w:ascii="Times New Roman" w:hAnsi="Times New Roman" w:cs="Times New Roman"/>
          <w:sz w:val="24"/>
          <w:szCs w:val="24"/>
        </w:rPr>
        <w:t>was</w:t>
      </w:r>
      <w:r w:rsidR="00FA667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3C4050" w:rsidRPr="002D463C">
        <w:rPr>
          <w:rFonts w:ascii="Times New Roman" w:hAnsi="Times New Roman" w:cs="Times New Roman"/>
          <w:sz w:val="24"/>
          <w:szCs w:val="24"/>
        </w:rPr>
        <w:t>no</w:t>
      </w:r>
      <w:r w:rsidR="0059789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50785F" w:rsidRPr="002D463C">
        <w:rPr>
          <w:rFonts w:ascii="Times New Roman" w:hAnsi="Times New Roman" w:cs="Times New Roman"/>
          <w:sz w:val="24"/>
          <w:szCs w:val="24"/>
        </w:rPr>
        <w:t>noticeable</w:t>
      </w:r>
      <w:r w:rsidR="00597896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F1FB8" w:rsidRPr="002D463C">
        <w:rPr>
          <w:rFonts w:ascii="Times New Roman" w:hAnsi="Times New Roman" w:cs="Times New Roman"/>
          <w:sz w:val="24"/>
          <w:szCs w:val="24"/>
        </w:rPr>
        <w:t xml:space="preserve">distinction in macrophage infiltration between these two test groups, </w:t>
      </w:r>
      <w:r w:rsidR="009E4049" w:rsidRPr="002D463C">
        <w:rPr>
          <w:rFonts w:ascii="Times New Roman" w:hAnsi="Times New Roman" w:cs="Times New Roman"/>
          <w:sz w:val="24"/>
          <w:szCs w:val="24"/>
        </w:rPr>
        <w:t xml:space="preserve">it can be </w:t>
      </w:r>
      <w:r w:rsidR="0095494D" w:rsidRPr="002D463C">
        <w:rPr>
          <w:rFonts w:ascii="Times New Roman" w:hAnsi="Times New Roman" w:cs="Times New Roman"/>
          <w:sz w:val="24"/>
          <w:szCs w:val="24"/>
        </w:rPr>
        <w:t>suggest</w:t>
      </w:r>
      <w:r w:rsidR="009E4049" w:rsidRPr="002D463C">
        <w:rPr>
          <w:rFonts w:ascii="Times New Roman" w:hAnsi="Times New Roman" w:cs="Times New Roman"/>
          <w:sz w:val="24"/>
          <w:szCs w:val="24"/>
        </w:rPr>
        <w:t>ed</w:t>
      </w:r>
      <w:r w:rsidR="0095494D" w:rsidRPr="002D463C">
        <w:rPr>
          <w:rFonts w:ascii="Times New Roman" w:hAnsi="Times New Roman" w:cs="Times New Roman"/>
          <w:sz w:val="24"/>
          <w:szCs w:val="24"/>
        </w:rPr>
        <w:t xml:space="preserve"> t</w:t>
      </w:r>
      <w:r w:rsidR="00556D60" w:rsidRPr="002D463C">
        <w:rPr>
          <w:rFonts w:ascii="Times New Roman" w:hAnsi="Times New Roman" w:cs="Times New Roman"/>
          <w:sz w:val="24"/>
          <w:szCs w:val="24"/>
        </w:rPr>
        <w:t>hat although</w:t>
      </w:r>
      <w:r w:rsidR="0095494D" w:rsidRPr="002D463C">
        <w:rPr>
          <w:rFonts w:ascii="Times New Roman" w:hAnsi="Times New Roman" w:cs="Times New Roman"/>
          <w:sz w:val="24"/>
          <w:szCs w:val="24"/>
        </w:rPr>
        <w:t xml:space="preserve"> IL-18 </w:t>
      </w:r>
      <w:r w:rsidR="00556D60" w:rsidRPr="002D463C">
        <w:rPr>
          <w:rFonts w:ascii="Times New Roman" w:hAnsi="Times New Roman" w:cs="Times New Roman"/>
          <w:sz w:val="24"/>
          <w:szCs w:val="24"/>
        </w:rPr>
        <w:t>seemingly</w:t>
      </w:r>
      <w:r w:rsidR="00961980" w:rsidRPr="002D463C">
        <w:rPr>
          <w:rFonts w:ascii="Times New Roman" w:hAnsi="Times New Roman" w:cs="Times New Roman"/>
          <w:sz w:val="24"/>
          <w:szCs w:val="24"/>
        </w:rPr>
        <w:t xml:space="preserve"> limit</w:t>
      </w:r>
      <w:r w:rsidR="00556D60" w:rsidRPr="002D463C">
        <w:rPr>
          <w:rFonts w:ascii="Times New Roman" w:hAnsi="Times New Roman" w:cs="Times New Roman"/>
          <w:sz w:val="24"/>
          <w:szCs w:val="24"/>
        </w:rPr>
        <w:t>s</w:t>
      </w:r>
      <w:r w:rsidR="0096198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02619" w:rsidRPr="002D463C">
        <w:rPr>
          <w:rFonts w:ascii="Times New Roman" w:hAnsi="Times New Roman" w:cs="Times New Roman"/>
          <w:sz w:val="24"/>
          <w:szCs w:val="24"/>
        </w:rPr>
        <w:t>the de</w:t>
      </w:r>
      <w:r w:rsidR="00406E5F" w:rsidRPr="002D463C">
        <w:rPr>
          <w:rFonts w:ascii="Times New Roman" w:hAnsi="Times New Roman" w:cs="Times New Roman"/>
          <w:sz w:val="24"/>
          <w:szCs w:val="24"/>
        </w:rPr>
        <w:t>velopment of AAA</w:t>
      </w:r>
      <w:r w:rsidR="00556D60" w:rsidRPr="002D463C">
        <w:rPr>
          <w:rFonts w:ascii="Times New Roman" w:hAnsi="Times New Roman" w:cs="Times New Roman"/>
          <w:sz w:val="24"/>
          <w:szCs w:val="24"/>
        </w:rPr>
        <w:t>, it</w:t>
      </w:r>
      <w:r w:rsidR="00961980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5494D" w:rsidRPr="002D463C">
        <w:rPr>
          <w:rFonts w:ascii="Times New Roman" w:hAnsi="Times New Roman" w:cs="Times New Roman"/>
          <w:sz w:val="24"/>
          <w:szCs w:val="24"/>
        </w:rPr>
        <w:t xml:space="preserve">does not necessarily </w:t>
      </w:r>
      <w:r w:rsidR="00700F65" w:rsidRPr="002D463C">
        <w:rPr>
          <w:rFonts w:ascii="Times New Roman" w:hAnsi="Times New Roman" w:cs="Times New Roman"/>
          <w:sz w:val="24"/>
          <w:szCs w:val="24"/>
        </w:rPr>
        <w:t xml:space="preserve">drive the </w:t>
      </w:r>
      <w:r w:rsidR="003F608B" w:rsidRPr="002D463C">
        <w:rPr>
          <w:rFonts w:ascii="Times New Roman" w:hAnsi="Times New Roman" w:cs="Times New Roman"/>
          <w:sz w:val="24"/>
          <w:szCs w:val="24"/>
        </w:rPr>
        <w:t>migration</w:t>
      </w:r>
      <w:r w:rsidR="00700F65" w:rsidRPr="002D463C">
        <w:rPr>
          <w:rFonts w:ascii="Times New Roman" w:hAnsi="Times New Roman" w:cs="Times New Roman"/>
          <w:sz w:val="24"/>
          <w:szCs w:val="24"/>
        </w:rPr>
        <w:t xml:space="preserve"> of</w:t>
      </w:r>
      <w:r w:rsidR="0095494D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61980" w:rsidRPr="002D463C">
        <w:rPr>
          <w:rFonts w:ascii="Times New Roman" w:hAnsi="Times New Roman" w:cs="Times New Roman"/>
          <w:sz w:val="24"/>
          <w:szCs w:val="24"/>
        </w:rPr>
        <w:t>macrophage</w:t>
      </w:r>
      <w:r w:rsidR="003F608B" w:rsidRPr="002D463C">
        <w:rPr>
          <w:rFonts w:ascii="Times New Roman" w:hAnsi="Times New Roman" w:cs="Times New Roman"/>
          <w:sz w:val="24"/>
          <w:szCs w:val="24"/>
        </w:rPr>
        <w:t>s into the aortic vessel wall</w:t>
      </w:r>
      <w:r w:rsidR="00961980" w:rsidRPr="002D463C">
        <w:rPr>
          <w:rFonts w:ascii="Times New Roman" w:hAnsi="Times New Roman" w:cs="Times New Roman"/>
          <w:sz w:val="24"/>
          <w:szCs w:val="24"/>
        </w:rPr>
        <w:t xml:space="preserve"> under aneurysmal settings. </w:t>
      </w:r>
      <w:r w:rsidR="00851EAA" w:rsidRPr="002D463C">
        <w:rPr>
          <w:rFonts w:ascii="Times New Roman" w:hAnsi="Times New Roman" w:cs="Times New Roman"/>
          <w:sz w:val="24"/>
          <w:szCs w:val="24"/>
        </w:rPr>
        <w:t xml:space="preserve">If </w:t>
      </w:r>
      <w:r w:rsidR="000F67C9" w:rsidRPr="002D463C">
        <w:rPr>
          <w:rFonts w:ascii="Times New Roman" w:hAnsi="Times New Roman" w:cs="Times New Roman"/>
          <w:sz w:val="24"/>
          <w:szCs w:val="24"/>
        </w:rPr>
        <w:t>IL-18</w:t>
      </w:r>
      <w:r w:rsidR="000F67C9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0F67C9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E42945" w:rsidRPr="002D463C">
        <w:rPr>
          <w:rFonts w:ascii="Times New Roman" w:hAnsi="Times New Roman" w:cs="Times New Roman"/>
          <w:sz w:val="24"/>
          <w:szCs w:val="24"/>
        </w:rPr>
        <w:t>had been able to develop an</w:t>
      </w:r>
      <w:r w:rsidR="00F35DA6" w:rsidRPr="002D463C">
        <w:rPr>
          <w:rFonts w:ascii="Times New Roman" w:hAnsi="Times New Roman" w:cs="Times New Roman"/>
          <w:sz w:val="24"/>
          <w:szCs w:val="24"/>
        </w:rPr>
        <w:t xml:space="preserve">eurysms and </w:t>
      </w:r>
      <w:r w:rsidR="00221AFE" w:rsidRPr="002D463C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F35DA6" w:rsidRPr="002D463C">
        <w:rPr>
          <w:rFonts w:ascii="Times New Roman" w:hAnsi="Times New Roman" w:cs="Times New Roman"/>
          <w:sz w:val="24"/>
          <w:szCs w:val="24"/>
        </w:rPr>
        <w:t xml:space="preserve">show a reduction </w:t>
      </w:r>
      <w:r w:rsidR="00876063" w:rsidRPr="002D463C">
        <w:rPr>
          <w:rFonts w:ascii="Times New Roman" w:hAnsi="Times New Roman" w:cs="Times New Roman"/>
          <w:sz w:val="24"/>
          <w:szCs w:val="24"/>
        </w:rPr>
        <w:t>in macrophag</w:t>
      </w:r>
      <w:r w:rsidR="00121C0F" w:rsidRPr="002D463C">
        <w:rPr>
          <w:rFonts w:ascii="Times New Roman" w:hAnsi="Times New Roman" w:cs="Times New Roman"/>
          <w:sz w:val="24"/>
          <w:szCs w:val="24"/>
        </w:rPr>
        <w:t xml:space="preserve">es, it would have been </w:t>
      </w:r>
      <w:r w:rsidR="0078292A" w:rsidRPr="002D463C">
        <w:rPr>
          <w:rFonts w:ascii="Times New Roman" w:hAnsi="Times New Roman" w:cs="Times New Roman"/>
          <w:sz w:val="24"/>
          <w:szCs w:val="24"/>
        </w:rPr>
        <w:t xml:space="preserve">realistic to </w:t>
      </w:r>
      <w:r w:rsidR="009B4FA0" w:rsidRPr="002D463C">
        <w:rPr>
          <w:rFonts w:ascii="Times New Roman" w:hAnsi="Times New Roman" w:cs="Times New Roman"/>
          <w:sz w:val="24"/>
          <w:szCs w:val="24"/>
        </w:rPr>
        <w:t>compare</w:t>
      </w:r>
      <w:r w:rsidR="0078292A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153F52" w:rsidRPr="002D463C">
        <w:rPr>
          <w:rFonts w:ascii="Times New Roman" w:hAnsi="Times New Roman" w:cs="Times New Roman"/>
          <w:sz w:val="24"/>
          <w:szCs w:val="24"/>
        </w:rPr>
        <w:t>IL-18</w:t>
      </w:r>
      <w:r w:rsidR="00153F52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153F52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C54FFE" w:rsidRPr="002D463C">
        <w:rPr>
          <w:rFonts w:ascii="Times New Roman" w:hAnsi="Times New Roman" w:cs="Times New Roman"/>
          <w:sz w:val="24"/>
          <w:szCs w:val="24"/>
        </w:rPr>
        <w:t>with</w:t>
      </w:r>
      <w:r w:rsidR="009B4FA0" w:rsidRPr="002D463C">
        <w:rPr>
          <w:rFonts w:ascii="Times New Roman" w:hAnsi="Times New Roman" w:cs="Times New Roman"/>
          <w:sz w:val="24"/>
          <w:szCs w:val="24"/>
        </w:rPr>
        <w:t xml:space="preserve"> WT mice</w:t>
      </w:r>
      <w:r w:rsidR="00530B26" w:rsidRPr="002D463C">
        <w:rPr>
          <w:rFonts w:ascii="Times New Roman" w:hAnsi="Times New Roman" w:cs="Times New Roman"/>
          <w:sz w:val="24"/>
          <w:szCs w:val="24"/>
        </w:rPr>
        <w:t xml:space="preserve"> with AAA</w:t>
      </w:r>
      <w:r w:rsidR="00C86BE8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EC10C7" w:rsidRPr="002D463C">
        <w:rPr>
          <w:rFonts w:ascii="Times New Roman" w:hAnsi="Times New Roman" w:cs="Times New Roman"/>
          <w:sz w:val="24"/>
          <w:szCs w:val="24"/>
        </w:rPr>
        <w:t xml:space="preserve">However, </w:t>
      </w:r>
      <w:proofErr w:type="gramStart"/>
      <w:r w:rsidR="00E9743E" w:rsidRPr="002D463C">
        <w:rPr>
          <w:rFonts w:ascii="Times New Roman" w:hAnsi="Times New Roman" w:cs="Times New Roman"/>
          <w:sz w:val="24"/>
          <w:szCs w:val="24"/>
        </w:rPr>
        <w:t>in light of</w:t>
      </w:r>
      <w:proofErr w:type="gramEnd"/>
      <w:r w:rsidR="00E9743E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7C51F2" w:rsidRPr="002D463C">
        <w:rPr>
          <w:rFonts w:ascii="Times New Roman" w:hAnsi="Times New Roman" w:cs="Times New Roman"/>
          <w:sz w:val="24"/>
          <w:szCs w:val="24"/>
        </w:rPr>
        <w:t xml:space="preserve">these data, </w:t>
      </w:r>
      <w:r w:rsidR="00EC10C7" w:rsidRPr="002D463C">
        <w:rPr>
          <w:rFonts w:ascii="Times New Roman" w:hAnsi="Times New Roman" w:cs="Times New Roman"/>
          <w:sz w:val="24"/>
          <w:szCs w:val="24"/>
        </w:rPr>
        <w:t>we should not also dismiss the possibility of IL-18 driving macrophage infiltration as the incidence of AAA reduction in IL-18</w:t>
      </w:r>
      <w:r w:rsidR="00EC10C7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EC10C7" w:rsidRPr="002D463C">
        <w:rPr>
          <w:rFonts w:ascii="Times New Roman" w:hAnsi="Times New Roman" w:cs="Times New Roman"/>
          <w:sz w:val="24"/>
          <w:szCs w:val="24"/>
        </w:rPr>
        <w:t xml:space="preserve">mice could have been due to the decreased macrophage infiltration caused by </w:t>
      </w:r>
      <w:r w:rsidR="003C5FF8" w:rsidRPr="002D463C">
        <w:rPr>
          <w:rFonts w:ascii="Times New Roman" w:hAnsi="Times New Roman" w:cs="Times New Roman"/>
          <w:sz w:val="24"/>
          <w:szCs w:val="24"/>
        </w:rPr>
        <w:t>the</w:t>
      </w:r>
      <w:r w:rsidR="00EC10C7" w:rsidRPr="002D463C">
        <w:rPr>
          <w:rFonts w:ascii="Times New Roman" w:hAnsi="Times New Roman" w:cs="Times New Roman"/>
          <w:sz w:val="24"/>
          <w:szCs w:val="24"/>
        </w:rPr>
        <w:t xml:space="preserve"> lack of IL-18.</w:t>
      </w:r>
      <w:r w:rsidR="008012CE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1057F2" w:rsidRPr="002D463C">
        <w:rPr>
          <w:rFonts w:ascii="Times New Roman" w:hAnsi="Times New Roman" w:cs="Times New Roman"/>
          <w:sz w:val="24"/>
          <w:szCs w:val="24"/>
        </w:rPr>
        <w:t>Previous s</w:t>
      </w:r>
      <w:r w:rsidR="003B6669" w:rsidRPr="002D463C">
        <w:rPr>
          <w:rFonts w:ascii="Times New Roman" w:hAnsi="Times New Roman" w:cs="Times New Roman"/>
          <w:sz w:val="24"/>
          <w:szCs w:val="24"/>
        </w:rPr>
        <w:t xml:space="preserve">tudies have established that </w:t>
      </w:r>
      <w:r w:rsidR="008429DA" w:rsidRPr="002D463C">
        <w:rPr>
          <w:rFonts w:ascii="Times New Roman" w:hAnsi="Times New Roman" w:cs="Times New Roman"/>
          <w:sz w:val="24"/>
          <w:szCs w:val="24"/>
        </w:rPr>
        <w:t>Ang-II induced hypertension causes a</w:t>
      </w:r>
      <w:r w:rsidR="00D2473E" w:rsidRPr="002D463C">
        <w:rPr>
          <w:rFonts w:ascii="Times New Roman" w:hAnsi="Times New Roman" w:cs="Times New Roman"/>
          <w:sz w:val="24"/>
          <w:szCs w:val="24"/>
        </w:rPr>
        <w:t>n increase of macrophage</w:t>
      </w:r>
      <w:r w:rsidR="00DE7893" w:rsidRPr="002D463C">
        <w:rPr>
          <w:rFonts w:ascii="Times New Roman" w:hAnsi="Times New Roman" w:cs="Times New Roman"/>
          <w:sz w:val="24"/>
          <w:szCs w:val="24"/>
        </w:rPr>
        <w:t xml:space="preserve">s </w:t>
      </w:r>
      <w:r w:rsidR="00D2473E" w:rsidRPr="002D463C">
        <w:rPr>
          <w:rFonts w:ascii="Times New Roman" w:hAnsi="Times New Roman" w:cs="Times New Roman"/>
          <w:sz w:val="24"/>
          <w:szCs w:val="24"/>
        </w:rPr>
        <w:t xml:space="preserve">in vessel walls in both </w:t>
      </w:r>
      <w:r w:rsidR="00D2473E" w:rsidRPr="002D463C">
        <w:rPr>
          <w:rFonts w:ascii="Times New Roman" w:hAnsi="Times New Roman" w:cs="Times New Roman"/>
          <w:sz w:val="24"/>
          <w:szCs w:val="24"/>
        </w:rPr>
        <w:t>IL-18</w:t>
      </w:r>
      <w:r w:rsidR="00D2473E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1057F2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1057F2" w:rsidRPr="002D463C">
        <w:rPr>
          <w:rFonts w:ascii="Times New Roman" w:hAnsi="Times New Roman" w:cs="Times New Roman"/>
          <w:sz w:val="24"/>
          <w:szCs w:val="24"/>
        </w:rPr>
        <w:t xml:space="preserve">and WT </w:t>
      </w:r>
      <w:r w:rsidR="00705D6F" w:rsidRPr="002D463C">
        <w:rPr>
          <w:rFonts w:ascii="Times New Roman" w:hAnsi="Times New Roman" w:cs="Times New Roman"/>
          <w:sz w:val="24"/>
          <w:szCs w:val="24"/>
        </w:rPr>
        <w:t>mice</w:t>
      </w:r>
      <w:r w:rsidR="005174BB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5174BB"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="005174BB" w:rsidRPr="002D4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nh&lt;/Author&gt;&lt;Year&gt;2010&lt;/Year&gt;&lt;RecNum&gt;41&lt;/RecNum&gt;&lt;DisplayText&gt;(13)&lt;/DisplayText&gt;&lt;record&gt;&lt;rec-number&gt;41&lt;/rec-number&gt;&lt;foreign-keys&gt;&lt;key app="EN" db-id="9ss0e9p5j90va7ee5wzxex92vzpdwtffsxxd" timestamp="1572751535" guid="91350e41-ef52-4602-8aa9-d403eb3817c3"&gt;41&lt;/key&gt;&lt;/foreign-keys&gt;&lt;ref-type name="Journal Article"&gt;17&lt;/ref-type&gt;&lt;contributors&gt;&lt;authors&gt;&lt;author&gt;Vinh, Antony&lt;/author&gt;&lt;author&gt;Chen, Wei&lt;/author&gt;&lt;author&gt;Blinder, Yelena&lt;/author&gt;&lt;author&gt;Weiss, Daiana&lt;/author&gt;&lt;author&gt;Taylor, W Robert&lt;/author&gt;&lt;author&gt;Goronzy, Jörg J&lt;/author&gt;&lt;author&gt;Weyand, Cornelia M&lt;/author&gt;&lt;author&gt;Harrison, David G&lt;/author&gt;&lt;author&gt;Guzik, Tomasz J&lt;/author&gt;&lt;/authors&gt;&lt;/contributors&gt;&lt;titles&gt;&lt;title&gt;Inhibition and genetic ablation of the B7/CD28 T-cell costimulation axis prevents experimental hypertension&lt;/title&gt;&lt;secondary-title&gt;Circulation&lt;/secondary-title&gt;&lt;/titles&gt;&lt;periodical&gt;&lt;full-title&gt;Circulation&lt;/full-title&gt;&lt;abbr-1&gt;Circulation&lt;/abbr-1&gt;&lt;abbr-2&gt;Circulation&lt;/abbr-2&gt;&lt;/periodical&gt;&lt;pages&gt;2529-2537&lt;/pages&gt;&lt;volume&gt;122&lt;/volume&gt;&lt;number&gt;24&lt;/number&gt;&lt;dates&gt;&lt;year&gt;2010&lt;/year&gt;&lt;/dates&gt;&lt;isbn&gt;0009-7322&lt;/isbn&gt;&lt;urls&gt;&lt;/urls&gt;&lt;/record&gt;&lt;/Cite&gt;&lt;/EndNote&gt;</w:instrText>
      </w:r>
      <w:r w:rsidR="005174BB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5174BB" w:rsidRPr="002D463C">
        <w:rPr>
          <w:rFonts w:ascii="Times New Roman" w:hAnsi="Times New Roman" w:cs="Times New Roman"/>
          <w:noProof/>
          <w:sz w:val="24"/>
          <w:szCs w:val="24"/>
        </w:rPr>
        <w:t>(13)</w:t>
      </w:r>
      <w:r w:rsidR="005174BB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5174BB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8455B0" w:rsidRPr="002D463C">
        <w:rPr>
          <w:rFonts w:ascii="Times New Roman" w:hAnsi="Times New Roman" w:cs="Times New Roman"/>
          <w:sz w:val="24"/>
          <w:szCs w:val="24"/>
        </w:rPr>
        <w:t>Th</w:t>
      </w:r>
      <w:r w:rsidR="008A61E0" w:rsidRPr="002D463C">
        <w:rPr>
          <w:rFonts w:ascii="Times New Roman" w:hAnsi="Times New Roman" w:cs="Times New Roman"/>
          <w:sz w:val="24"/>
          <w:szCs w:val="24"/>
        </w:rPr>
        <w:t xml:space="preserve">us, if IL-18 mediates </w:t>
      </w:r>
      <w:r w:rsidR="00366B67" w:rsidRPr="002D463C">
        <w:rPr>
          <w:rFonts w:ascii="Times New Roman" w:hAnsi="Times New Roman" w:cs="Times New Roman"/>
          <w:sz w:val="24"/>
          <w:szCs w:val="24"/>
        </w:rPr>
        <w:t xml:space="preserve">macrophage migration, inhibition of IL-18 should </w:t>
      </w:r>
      <w:r w:rsidR="00154986" w:rsidRPr="002D463C">
        <w:rPr>
          <w:rFonts w:ascii="Times New Roman" w:hAnsi="Times New Roman" w:cs="Times New Roman"/>
          <w:sz w:val="24"/>
          <w:szCs w:val="24"/>
        </w:rPr>
        <w:t>showcase</w:t>
      </w:r>
      <w:r w:rsidR="00366B67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DA06ED" w:rsidRPr="002D463C">
        <w:rPr>
          <w:rFonts w:ascii="Times New Roman" w:hAnsi="Times New Roman" w:cs="Times New Roman"/>
          <w:sz w:val="24"/>
          <w:szCs w:val="24"/>
        </w:rPr>
        <w:t>less</w:t>
      </w:r>
      <w:r w:rsidR="000C6D04" w:rsidRPr="002D463C">
        <w:rPr>
          <w:rFonts w:ascii="Times New Roman" w:hAnsi="Times New Roman" w:cs="Times New Roman"/>
          <w:sz w:val="24"/>
          <w:szCs w:val="24"/>
        </w:rPr>
        <w:t xml:space="preserve"> macrophage</w:t>
      </w:r>
      <w:r w:rsidR="00C308B0" w:rsidRPr="002D463C">
        <w:rPr>
          <w:rFonts w:ascii="Times New Roman" w:hAnsi="Times New Roman" w:cs="Times New Roman"/>
          <w:sz w:val="24"/>
          <w:szCs w:val="24"/>
        </w:rPr>
        <w:t xml:space="preserve"> staining</w:t>
      </w:r>
      <w:r w:rsidR="000C6D04" w:rsidRPr="002D463C">
        <w:rPr>
          <w:rFonts w:ascii="Times New Roman" w:hAnsi="Times New Roman" w:cs="Times New Roman"/>
          <w:sz w:val="24"/>
          <w:szCs w:val="24"/>
        </w:rPr>
        <w:t xml:space="preserve"> in</w:t>
      </w:r>
      <w:r w:rsidR="002D161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2D1611" w:rsidRPr="002D463C">
        <w:rPr>
          <w:rFonts w:ascii="Times New Roman" w:hAnsi="Times New Roman" w:cs="Times New Roman"/>
          <w:sz w:val="24"/>
          <w:szCs w:val="24"/>
        </w:rPr>
        <w:t>IL-18</w:t>
      </w:r>
      <w:r w:rsidR="002D1611" w:rsidRPr="002D463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2D1611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2D1611" w:rsidRPr="002D463C">
        <w:rPr>
          <w:rFonts w:ascii="Times New Roman" w:hAnsi="Times New Roman" w:cs="Times New Roman"/>
          <w:sz w:val="24"/>
          <w:szCs w:val="24"/>
        </w:rPr>
        <w:t>cross-sections than in WT</w:t>
      </w:r>
      <w:r w:rsidR="0090166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901665" w:rsidRPr="002D463C">
        <w:rPr>
          <w:rFonts w:ascii="Times New Roman" w:hAnsi="Times New Roman" w:cs="Times New Roman"/>
          <w:sz w:val="24"/>
          <w:szCs w:val="24"/>
        </w:rPr>
        <w:t>with no AAA</w:t>
      </w:r>
      <w:r w:rsidR="002D1611" w:rsidRPr="002D463C">
        <w:rPr>
          <w:rFonts w:ascii="Times New Roman" w:hAnsi="Times New Roman" w:cs="Times New Roman"/>
          <w:sz w:val="24"/>
          <w:szCs w:val="24"/>
        </w:rPr>
        <w:t xml:space="preserve"> cross</w:t>
      </w:r>
      <w:r w:rsidR="00901665" w:rsidRPr="002D463C">
        <w:rPr>
          <w:rFonts w:ascii="Times New Roman" w:hAnsi="Times New Roman" w:cs="Times New Roman"/>
          <w:sz w:val="24"/>
          <w:szCs w:val="24"/>
        </w:rPr>
        <w:t>-</w:t>
      </w:r>
      <w:r w:rsidR="002D1611" w:rsidRPr="002D463C">
        <w:rPr>
          <w:rFonts w:ascii="Times New Roman" w:hAnsi="Times New Roman" w:cs="Times New Roman"/>
          <w:sz w:val="24"/>
          <w:szCs w:val="24"/>
        </w:rPr>
        <w:t>sections</w:t>
      </w:r>
      <w:r w:rsidR="00901665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4103E2" w:rsidRPr="002D463C">
        <w:rPr>
          <w:rFonts w:ascii="Times New Roman" w:hAnsi="Times New Roman" w:cs="Times New Roman"/>
          <w:sz w:val="24"/>
          <w:szCs w:val="24"/>
        </w:rPr>
        <w:t>However,</w:t>
      </w:r>
      <w:r w:rsidR="00DA06ED" w:rsidRPr="002D463C">
        <w:rPr>
          <w:rFonts w:ascii="Times New Roman" w:hAnsi="Times New Roman" w:cs="Times New Roman"/>
          <w:sz w:val="24"/>
          <w:szCs w:val="24"/>
        </w:rPr>
        <w:t xml:space="preserve"> as such a </w:t>
      </w:r>
      <w:r w:rsidR="00C86BE8" w:rsidRPr="002D463C">
        <w:rPr>
          <w:rFonts w:ascii="Times New Roman" w:hAnsi="Times New Roman" w:cs="Times New Roman"/>
          <w:sz w:val="24"/>
          <w:szCs w:val="24"/>
        </w:rPr>
        <w:t>phenomenon</w:t>
      </w:r>
      <w:r w:rsidR="00DA06ED" w:rsidRPr="002D463C">
        <w:rPr>
          <w:rFonts w:ascii="Times New Roman" w:hAnsi="Times New Roman" w:cs="Times New Roman"/>
          <w:sz w:val="24"/>
          <w:szCs w:val="24"/>
        </w:rPr>
        <w:t xml:space="preserve"> was not observed, we cannot </w:t>
      </w:r>
      <w:r w:rsidR="00D023C7" w:rsidRPr="002D463C">
        <w:rPr>
          <w:rFonts w:ascii="Times New Roman" w:hAnsi="Times New Roman" w:cs="Times New Roman"/>
          <w:sz w:val="24"/>
          <w:szCs w:val="24"/>
        </w:rPr>
        <w:t xml:space="preserve">propose that IL-18 itself drives macrophage migration. </w:t>
      </w:r>
      <w:r w:rsidR="00C86BE8" w:rsidRPr="002D463C">
        <w:rPr>
          <w:rFonts w:ascii="Times New Roman" w:hAnsi="Times New Roman" w:cs="Times New Roman"/>
          <w:sz w:val="24"/>
          <w:szCs w:val="24"/>
        </w:rPr>
        <w:t>This</w:t>
      </w:r>
      <w:r w:rsidR="008012CE" w:rsidRPr="002D463C">
        <w:rPr>
          <w:rFonts w:ascii="Times New Roman" w:hAnsi="Times New Roman" w:cs="Times New Roman"/>
          <w:sz w:val="24"/>
          <w:szCs w:val="24"/>
        </w:rPr>
        <w:t xml:space="preserve"> can</w:t>
      </w:r>
      <w:r w:rsidR="00C86BE8" w:rsidRPr="002D463C">
        <w:rPr>
          <w:rFonts w:ascii="Times New Roman" w:hAnsi="Times New Roman" w:cs="Times New Roman"/>
          <w:sz w:val="24"/>
          <w:szCs w:val="24"/>
        </w:rPr>
        <w:t xml:space="preserve"> propose that another downstream molecule of the IL-18 signalling pathway can be driving the course.</w:t>
      </w:r>
    </w:p>
    <w:p w14:paraId="61708A0F" w14:textId="6FAEEB81" w:rsidR="00D043C7" w:rsidRPr="002D463C" w:rsidRDefault="008012CE" w:rsidP="00825EB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However, s</w:t>
      </w:r>
      <w:r w:rsidR="00B26D13" w:rsidRPr="002D463C">
        <w:rPr>
          <w:rFonts w:ascii="Times New Roman" w:hAnsi="Times New Roman" w:cs="Times New Roman"/>
          <w:sz w:val="24"/>
          <w:szCs w:val="24"/>
        </w:rPr>
        <w:t xml:space="preserve">mall sample sizes </w:t>
      </w:r>
      <w:r w:rsidR="00815A2E" w:rsidRPr="002D463C">
        <w:rPr>
          <w:rFonts w:ascii="Times New Roman" w:hAnsi="Times New Roman" w:cs="Times New Roman"/>
          <w:sz w:val="24"/>
          <w:szCs w:val="24"/>
        </w:rPr>
        <w:t xml:space="preserve">might have </w:t>
      </w:r>
      <w:r w:rsidR="003D223B" w:rsidRPr="002D463C">
        <w:rPr>
          <w:rFonts w:ascii="Times New Roman" w:hAnsi="Times New Roman" w:cs="Times New Roman"/>
          <w:sz w:val="24"/>
          <w:szCs w:val="24"/>
        </w:rPr>
        <w:t xml:space="preserve">limited the accuracy of the current study. </w:t>
      </w:r>
      <w:r w:rsidR="000F4059" w:rsidRPr="002D463C">
        <w:rPr>
          <w:rFonts w:ascii="Times New Roman" w:hAnsi="Times New Roman" w:cs="Times New Roman"/>
          <w:sz w:val="24"/>
          <w:szCs w:val="24"/>
        </w:rPr>
        <w:t xml:space="preserve">Since </w:t>
      </w:r>
      <w:r w:rsidR="003117E5" w:rsidRPr="002D463C">
        <w:rPr>
          <w:rFonts w:ascii="Times New Roman" w:hAnsi="Times New Roman" w:cs="Times New Roman"/>
          <w:sz w:val="24"/>
          <w:szCs w:val="24"/>
        </w:rPr>
        <w:t xml:space="preserve">current data </w:t>
      </w:r>
      <w:r w:rsidR="003141AE" w:rsidRPr="002D463C">
        <w:rPr>
          <w:rFonts w:ascii="Times New Roman" w:hAnsi="Times New Roman" w:cs="Times New Roman"/>
          <w:sz w:val="24"/>
          <w:szCs w:val="24"/>
        </w:rPr>
        <w:t xml:space="preserve">already </w:t>
      </w:r>
      <w:r w:rsidR="003117E5" w:rsidRPr="002D463C">
        <w:rPr>
          <w:rFonts w:ascii="Times New Roman" w:hAnsi="Times New Roman" w:cs="Times New Roman"/>
          <w:sz w:val="24"/>
          <w:szCs w:val="24"/>
        </w:rPr>
        <w:t xml:space="preserve">display </w:t>
      </w:r>
      <w:r w:rsidR="000F4059" w:rsidRPr="002D463C">
        <w:rPr>
          <w:rFonts w:ascii="Times New Roman" w:hAnsi="Times New Roman" w:cs="Times New Roman"/>
          <w:sz w:val="24"/>
          <w:szCs w:val="24"/>
        </w:rPr>
        <w:t xml:space="preserve">a trend </w:t>
      </w:r>
      <w:r w:rsidR="0019097E" w:rsidRPr="002D463C">
        <w:rPr>
          <w:rFonts w:ascii="Times New Roman" w:hAnsi="Times New Roman" w:cs="Times New Roman"/>
          <w:sz w:val="24"/>
          <w:szCs w:val="24"/>
        </w:rPr>
        <w:t xml:space="preserve">towards </w:t>
      </w:r>
      <w:r w:rsidR="00815321" w:rsidRPr="002D463C">
        <w:rPr>
          <w:rFonts w:ascii="Times New Roman" w:hAnsi="Times New Roman" w:cs="Times New Roman"/>
          <w:sz w:val="24"/>
          <w:szCs w:val="24"/>
        </w:rPr>
        <w:t xml:space="preserve">reduction in macrophage infiltration in </w:t>
      </w:r>
      <w:r w:rsidR="002E18CE" w:rsidRPr="002D463C">
        <w:rPr>
          <w:rFonts w:ascii="Times New Roman" w:hAnsi="Times New Roman" w:cs="Times New Roman"/>
          <w:sz w:val="24"/>
          <w:szCs w:val="24"/>
        </w:rPr>
        <w:t>IL-18</w:t>
      </w:r>
      <w:r w:rsidR="002E18CE" w:rsidRPr="002D463C">
        <w:rPr>
          <w:rFonts w:ascii="Times New Roman" w:hAnsi="Times New Roman" w:cs="Times New Roman"/>
          <w:sz w:val="24"/>
          <w:szCs w:val="24"/>
          <w:vertAlign w:val="superscript"/>
        </w:rPr>
        <w:t xml:space="preserve">-/- </w:t>
      </w:r>
      <w:r w:rsidR="002E18CE" w:rsidRPr="002D463C">
        <w:rPr>
          <w:rFonts w:ascii="Times New Roman" w:hAnsi="Times New Roman" w:cs="Times New Roman"/>
          <w:sz w:val="24"/>
          <w:szCs w:val="24"/>
        </w:rPr>
        <w:t xml:space="preserve">mice </w:t>
      </w:r>
      <w:r w:rsidR="002E18CE" w:rsidRPr="002D463C">
        <w:rPr>
          <w:rFonts w:ascii="Times New Roman" w:hAnsi="Times New Roman" w:cs="Times New Roman"/>
          <w:sz w:val="24"/>
          <w:szCs w:val="24"/>
        </w:rPr>
        <w:t>when compared to WT mice,</w:t>
      </w:r>
      <w:r w:rsidR="003117E5" w:rsidRPr="002D463C">
        <w:rPr>
          <w:rFonts w:ascii="Times New Roman" w:hAnsi="Times New Roman" w:cs="Times New Roman"/>
          <w:sz w:val="24"/>
          <w:szCs w:val="24"/>
        </w:rPr>
        <w:t xml:space="preserve"> a </w:t>
      </w:r>
      <w:r w:rsidR="00EE7D5A" w:rsidRPr="002D463C">
        <w:rPr>
          <w:rFonts w:ascii="Times New Roman" w:hAnsi="Times New Roman" w:cs="Times New Roman"/>
          <w:sz w:val="24"/>
          <w:szCs w:val="24"/>
        </w:rPr>
        <w:t>study with bigger sample sizes may</w:t>
      </w:r>
      <w:r w:rsidR="00E1715C" w:rsidRPr="002D463C">
        <w:rPr>
          <w:rFonts w:ascii="Times New Roman" w:hAnsi="Times New Roman" w:cs="Times New Roman"/>
          <w:sz w:val="24"/>
          <w:szCs w:val="24"/>
        </w:rPr>
        <w:t xml:space="preserve"> possibly</w:t>
      </w:r>
      <w:r w:rsidR="00EE7D5A" w:rsidRPr="002D463C">
        <w:rPr>
          <w:rFonts w:ascii="Times New Roman" w:hAnsi="Times New Roman" w:cs="Times New Roman"/>
          <w:sz w:val="24"/>
          <w:szCs w:val="24"/>
        </w:rPr>
        <w:t xml:space="preserve"> improve the current results.</w:t>
      </w:r>
      <w:r w:rsidR="00F76A35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F6571E" w:rsidRPr="002D463C">
        <w:rPr>
          <w:rFonts w:ascii="Times New Roman" w:hAnsi="Times New Roman" w:cs="Times New Roman"/>
          <w:sz w:val="24"/>
          <w:szCs w:val="24"/>
        </w:rPr>
        <w:t xml:space="preserve">This may </w:t>
      </w:r>
      <w:r w:rsidR="00741BF2" w:rsidRPr="002D463C">
        <w:rPr>
          <w:rFonts w:ascii="Times New Roman" w:hAnsi="Times New Roman" w:cs="Times New Roman"/>
          <w:sz w:val="24"/>
          <w:szCs w:val="24"/>
        </w:rPr>
        <w:t xml:space="preserve">explain </w:t>
      </w:r>
      <w:r w:rsidR="000C5ED9" w:rsidRPr="002D463C">
        <w:rPr>
          <w:rFonts w:ascii="Times New Roman" w:hAnsi="Times New Roman" w:cs="Times New Roman"/>
          <w:sz w:val="24"/>
          <w:szCs w:val="24"/>
        </w:rPr>
        <w:t>the results of previous studies</w:t>
      </w:r>
      <w:r w:rsidR="00D52657" w:rsidRPr="002D463C">
        <w:rPr>
          <w:rFonts w:ascii="Times New Roman" w:hAnsi="Times New Roman" w:cs="Times New Roman"/>
          <w:sz w:val="24"/>
          <w:szCs w:val="24"/>
        </w:rPr>
        <w:t xml:space="preserve"> with bigger sample sizes</w:t>
      </w:r>
      <w:r w:rsidR="000C5ED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D946E8" w:rsidRPr="002D463C">
        <w:rPr>
          <w:rFonts w:ascii="Times New Roman" w:hAnsi="Times New Roman" w:cs="Times New Roman"/>
          <w:sz w:val="24"/>
          <w:szCs w:val="24"/>
        </w:rPr>
        <w:t>which</w:t>
      </w:r>
      <w:r w:rsidR="000C5ED9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C708AC" w:rsidRPr="002D463C">
        <w:rPr>
          <w:rFonts w:ascii="Times New Roman" w:hAnsi="Times New Roman" w:cs="Times New Roman"/>
          <w:sz w:val="24"/>
          <w:szCs w:val="24"/>
        </w:rPr>
        <w:t xml:space="preserve">suggest that </w:t>
      </w:r>
      <w:r w:rsidR="00812D1D" w:rsidRPr="002D463C">
        <w:rPr>
          <w:rFonts w:ascii="Times New Roman" w:hAnsi="Times New Roman" w:cs="Times New Roman"/>
          <w:sz w:val="24"/>
          <w:szCs w:val="24"/>
        </w:rPr>
        <w:t xml:space="preserve">AAA development </w:t>
      </w:r>
      <w:r w:rsidR="00C708AC" w:rsidRPr="002D463C">
        <w:rPr>
          <w:rFonts w:ascii="Times New Roman" w:hAnsi="Times New Roman" w:cs="Times New Roman"/>
          <w:sz w:val="24"/>
          <w:szCs w:val="24"/>
        </w:rPr>
        <w:t xml:space="preserve">is </w:t>
      </w:r>
      <w:r w:rsidR="00F53241" w:rsidRPr="002D463C">
        <w:rPr>
          <w:rFonts w:ascii="Times New Roman" w:hAnsi="Times New Roman" w:cs="Times New Roman"/>
          <w:sz w:val="24"/>
          <w:szCs w:val="24"/>
        </w:rPr>
        <w:t>caused</w:t>
      </w:r>
      <w:r w:rsidR="00812D1D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F53241" w:rsidRPr="002D463C">
        <w:rPr>
          <w:rFonts w:ascii="Times New Roman" w:hAnsi="Times New Roman" w:cs="Times New Roman"/>
          <w:sz w:val="24"/>
          <w:szCs w:val="24"/>
        </w:rPr>
        <w:t xml:space="preserve">by </w:t>
      </w:r>
      <w:r w:rsidR="00812D1D" w:rsidRPr="002D463C">
        <w:rPr>
          <w:rFonts w:ascii="Times New Roman" w:hAnsi="Times New Roman" w:cs="Times New Roman"/>
          <w:sz w:val="24"/>
          <w:szCs w:val="24"/>
        </w:rPr>
        <w:t xml:space="preserve">elevated IL-18 levels and deficiency of IL-18 </w:t>
      </w:r>
      <w:r w:rsidR="00857F25" w:rsidRPr="002D463C">
        <w:rPr>
          <w:rFonts w:ascii="Times New Roman" w:hAnsi="Times New Roman" w:cs="Times New Roman"/>
          <w:sz w:val="24"/>
          <w:szCs w:val="24"/>
        </w:rPr>
        <w:t xml:space="preserve">results in </w:t>
      </w:r>
      <w:r w:rsidR="00812D1D" w:rsidRPr="002D463C">
        <w:rPr>
          <w:rFonts w:ascii="Times New Roman" w:hAnsi="Times New Roman" w:cs="Times New Roman"/>
          <w:sz w:val="24"/>
          <w:szCs w:val="24"/>
        </w:rPr>
        <w:t>significantly attenuate</w:t>
      </w:r>
      <w:r w:rsidR="00857F25" w:rsidRPr="002D463C">
        <w:rPr>
          <w:rFonts w:ascii="Times New Roman" w:hAnsi="Times New Roman" w:cs="Times New Roman"/>
          <w:sz w:val="24"/>
          <w:szCs w:val="24"/>
        </w:rPr>
        <w:t>d</w:t>
      </w:r>
      <w:r w:rsidR="00812D1D" w:rsidRPr="002D463C">
        <w:rPr>
          <w:rFonts w:ascii="Times New Roman" w:hAnsi="Times New Roman" w:cs="Times New Roman"/>
          <w:sz w:val="24"/>
          <w:szCs w:val="24"/>
        </w:rPr>
        <w:t xml:space="preserve"> macrophage infiltration in abdominal aortas</w:t>
      </w:r>
      <w:r w:rsidR="00842A6B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842A6B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842A6B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42A6B" w:rsidRPr="002D463C">
        <w:rPr>
          <w:rFonts w:ascii="Times New Roman" w:hAnsi="Times New Roman" w:cs="Times New Roman"/>
          <w:sz w:val="24"/>
          <w:szCs w:val="24"/>
        </w:rPr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842A6B" w:rsidRPr="002D463C">
        <w:rPr>
          <w:rFonts w:ascii="Times New Roman" w:hAnsi="Times New Roman" w:cs="Times New Roman"/>
          <w:noProof/>
          <w:sz w:val="24"/>
          <w:szCs w:val="24"/>
        </w:rPr>
        <w:t>(9)</w: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842A6B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6C3B73" w:rsidRPr="002D463C">
        <w:rPr>
          <w:rFonts w:ascii="Times New Roman" w:hAnsi="Times New Roman" w:cs="Times New Roman"/>
          <w:sz w:val="24"/>
          <w:szCs w:val="24"/>
        </w:rPr>
        <w:t>Cross</w:t>
      </w:r>
      <w:r w:rsidR="00CD3B49" w:rsidRPr="002D463C">
        <w:rPr>
          <w:rFonts w:ascii="Times New Roman" w:hAnsi="Times New Roman" w:cs="Times New Roman"/>
          <w:sz w:val="24"/>
          <w:szCs w:val="24"/>
        </w:rPr>
        <w:t>-</w:t>
      </w:r>
      <w:r w:rsidR="006C3B73" w:rsidRPr="002D463C">
        <w:rPr>
          <w:rFonts w:ascii="Times New Roman" w:hAnsi="Times New Roman" w:cs="Times New Roman"/>
          <w:sz w:val="24"/>
          <w:szCs w:val="24"/>
        </w:rPr>
        <w:t>section</w:t>
      </w:r>
      <w:r w:rsidR="00CD3B49" w:rsidRPr="002D463C">
        <w:rPr>
          <w:rFonts w:ascii="Times New Roman" w:hAnsi="Times New Roman" w:cs="Times New Roman"/>
          <w:sz w:val="24"/>
          <w:szCs w:val="24"/>
        </w:rPr>
        <w:t>s only</w:t>
      </w:r>
      <w:r w:rsidR="006C3B73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C56921" w:rsidRPr="002D463C">
        <w:rPr>
          <w:rFonts w:ascii="Times New Roman" w:hAnsi="Times New Roman" w:cs="Times New Roman"/>
          <w:sz w:val="24"/>
          <w:szCs w:val="24"/>
        </w:rPr>
        <w:t xml:space="preserve">offer a snapshot of </w:t>
      </w:r>
      <w:r w:rsidR="00CD3B49" w:rsidRPr="002D463C">
        <w:rPr>
          <w:rFonts w:ascii="Times New Roman" w:hAnsi="Times New Roman" w:cs="Times New Roman"/>
          <w:sz w:val="24"/>
          <w:szCs w:val="24"/>
        </w:rPr>
        <w:t>the aortic content of a given area and therefore, may</w:t>
      </w:r>
      <w:r w:rsidR="00001B86" w:rsidRPr="002D463C">
        <w:rPr>
          <w:rFonts w:ascii="Times New Roman" w:hAnsi="Times New Roman" w:cs="Times New Roman"/>
          <w:sz w:val="24"/>
          <w:szCs w:val="24"/>
        </w:rPr>
        <w:t xml:space="preserve"> have</w:t>
      </w:r>
      <w:r w:rsidR="00CD3B49" w:rsidRPr="002D463C">
        <w:rPr>
          <w:rFonts w:ascii="Times New Roman" w:hAnsi="Times New Roman" w:cs="Times New Roman"/>
          <w:sz w:val="24"/>
          <w:szCs w:val="24"/>
        </w:rPr>
        <w:t xml:space="preserve"> not </w:t>
      </w:r>
      <w:r w:rsidR="00186888" w:rsidRPr="002D463C">
        <w:rPr>
          <w:rFonts w:ascii="Times New Roman" w:hAnsi="Times New Roman" w:cs="Times New Roman"/>
          <w:sz w:val="24"/>
          <w:szCs w:val="24"/>
        </w:rPr>
        <w:t>be</w:t>
      </w:r>
      <w:r w:rsidR="00001B86" w:rsidRPr="002D463C">
        <w:rPr>
          <w:rFonts w:ascii="Times New Roman" w:hAnsi="Times New Roman" w:cs="Times New Roman"/>
          <w:sz w:val="24"/>
          <w:szCs w:val="24"/>
        </w:rPr>
        <w:t>en</w:t>
      </w:r>
      <w:r w:rsidR="00186888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CD3B49" w:rsidRPr="002D463C">
        <w:rPr>
          <w:rFonts w:ascii="Times New Roman" w:hAnsi="Times New Roman" w:cs="Times New Roman"/>
          <w:sz w:val="24"/>
          <w:szCs w:val="24"/>
        </w:rPr>
        <w:t xml:space="preserve">representative of the </w:t>
      </w:r>
      <w:r w:rsidR="009F3B11" w:rsidRPr="002D463C">
        <w:rPr>
          <w:rFonts w:ascii="Times New Roman" w:hAnsi="Times New Roman" w:cs="Times New Roman"/>
          <w:sz w:val="24"/>
          <w:szCs w:val="24"/>
        </w:rPr>
        <w:t xml:space="preserve">true proportion of </w:t>
      </w:r>
      <w:r w:rsidR="00186888" w:rsidRPr="002D463C">
        <w:rPr>
          <w:rFonts w:ascii="Times New Roman" w:hAnsi="Times New Roman" w:cs="Times New Roman"/>
          <w:sz w:val="24"/>
          <w:szCs w:val="24"/>
        </w:rPr>
        <w:t>macrophage infiltration throughout the aorta</w:t>
      </w:r>
      <w:r w:rsidR="009F3B11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9F3B11" w:rsidRPr="002D463C">
        <w:rPr>
          <w:rFonts w:ascii="Times New Roman" w:hAnsi="Times New Roman" w:cs="Times New Roman"/>
          <w:sz w:val="24"/>
          <w:szCs w:val="24"/>
        </w:rPr>
        <w:lastRenderedPageBreak/>
        <w:t xml:space="preserve">Thus, </w:t>
      </w:r>
      <w:r w:rsidR="00763B82" w:rsidRPr="002D463C">
        <w:rPr>
          <w:rFonts w:ascii="Times New Roman" w:hAnsi="Times New Roman" w:cs="Times New Roman"/>
          <w:sz w:val="24"/>
          <w:szCs w:val="24"/>
        </w:rPr>
        <w:t>in order to acquire more accurate data</w:t>
      </w:r>
      <w:r w:rsidR="00557514" w:rsidRPr="002D463C">
        <w:rPr>
          <w:rFonts w:ascii="Times New Roman" w:hAnsi="Times New Roman" w:cs="Times New Roman"/>
          <w:sz w:val="24"/>
          <w:szCs w:val="24"/>
        </w:rPr>
        <w:t xml:space="preserve">, </w:t>
      </w:r>
      <w:r w:rsidR="00A43E6D" w:rsidRPr="002D463C">
        <w:rPr>
          <w:rFonts w:ascii="Times New Roman" w:hAnsi="Times New Roman" w:cs="Times New Roman"/>
          <w:sz w:val="24"/>
          <w:szCs w:val="24"/>
        </w:rPr>
        <w:t xml:space="preserve">future studies may involve </w:t>
      </w:r>
      <w:r w:rsidR="00557514" w:rsidRPr="002D463C">
        <w:rPr>
          <w:rFonts w:ascii="Times New Roman" w:hAnsi="Times New Roman" w:cs="Times New Roman"/>
          <w:sz w:val="24"/>
          <w:szCs w:val="24"/>
        </w:rPr>
        <w:t>more quantitative technique</w:t>
      </w:r>
      <w:r w:rsidR="00535A4A" w:rsidRPr="002D463C">
        <w:rPr>
          <w:rFonts w:ascii="Times New Roman" w:hAnsi="Times New Roman" w:cs="Times New Roman"/>
          <w:sz w:val="24"/>
          <w:szCs w:val="24"/>
        </w:rPr>
        <w:t>s</w:t>
      </w:r>
      <w:r w:rsidR="00A43E6D" w:rsidRPr="002D463C">
        <w:rPr>
          <w:rFonts w:ascii="Times New Roman" w:hAnsi="Times New Roman" w:cs="Times New Roman"/>
          <w:sz w:val="24"/>
          <w:szCs w:val="24"/>
        </w:rPr>
        <w:t xml:space="preserve">. </w:t>
      </w:r>
      <w:r w:rsidR="00E90AB1" w:rsidRPr="002D463C">
        <w:rPr>
          <w:rFonts w:ascii="Times New Roman" w:hAnsi="Times New Roman" w:cs="Times New Roman"/>
          <w:sz w:val="24"/>
          <w:szCs w:val="24"/>
        </w:rPr>
        <w:t>Previous</w:t>
      </w:r>
      <w:r w:rsidR="00EA2E22" w:rsidRPr="002D463C">
        <w:rPr>
          <w:rFonts w:ascii="Times New Roman" w:hAnsi="Times New Roman" w:cs="Times New Roman"/>
          <w:sz w:val="24"/>
          <w:szCs w:val="24"/>
        </w:rPr>
        <w:t xml:space="preserve"> studies that used flow cytometry </w:t>
      </w:r>
      <w:r w:rsidR="00FE4BA7" w:rsidRPr="002D463C">
        <w:rPr>
          <w:rFonts w:ascii="Times New Roman" w:hAnsi="Times New Roman" w:cs="Times New Roman"/>
          <w:sz w:val="24"/>
          <w:szCs w:val="24"/>
        </w:rPr>
        <w:t xml:space="preserve">have </w:t>
      </w:r>
      <w:r w:rsidR="00E90AB1" w:rsidRPr="002D463C">
        <w:rPr>
          <w:rFonts w:ascii="Times New Roman" w:hAnsi="Times New Roman" w:cs="Times New Roman"/>
          <w:sz w:val="24"/>
          <w:szCs w:val="24"/>
        </w:rPr>
        <w:t xml:space="preserve">already </w:t>
      </w:r>
      <w:r w:rsidR="00FE4BA7" w:rsidRPr="002D463C">
        <w:rPr>
          <w:rFonts w:ascii="Times New Roman" w:hAnsi="Times New Roman" w:cs="Times New Roman"/>
          <w:sz w:val="24"/>
          <w:szCs w:val="24"/>
        </w:rPr>
        <w:t xml:space="preserve">been able to attain </w:t>
      </w:r>
      <w:r w:rsidR="00E90AB1" w:rsidRPr="002D463C">
        <w:rPr>
          <w:rFonts w:ascii="Times New Roman" w:hAnsi="Times New Roman" w:cs="Times New Roman"/>
          <w:sz w:val="24"/>
          <w:szCs w:val="24"/>
        </w:rPr>
        <w:t xml:space="preserve">stronger evidence which suggest the involvement of IL-18 in macrophage infiltration </w: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842A6B" w:rsidRPr="002D46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k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842A6B" w:rsidRPr="002D46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42A6B" w:rsidRPr="002D463C">
        <w:rPr>
          <w:rFonts w:ascii="Times New Roman" w:hAnsi="Times New Roman" w:cs="Times New Roman"/>
          <w:sz w:val="24"/>
          <w:szCs w:val="24"/>
        </w:rPr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842A6B" w:rsidRPr="002D463C">
        <w:rPr>
          <w:rFonts w:ascii="Times New Roman" w:hAnsi="Times New Roman" w:cs="Times New Roman"/>
          <w:noProof/>
          <w:sz w:val="24"/>
          <w:szCs w:val="24"/>
        </w:rPr>
        <w:t>(9)</w:t>
      </w:r>
      <w:r w:rsidR="00842A6B" w:rsidRPr="002D463C">
        <w:rPr>
          <w:rFonts w:ascii="Times New Roman" w:hAnsi="Times New Roman" w:cs="Times New Roman"/>
          <w:sz w:val="24"/>
          <w:szCs w:val="24"/>
        </w:rPr>
        <w:fldChar w:fldCharType="end"/>
      </w:r>
      <w:r w:rsidR="00842A6B" w:rsidRPr="002D463C">
        <w:rPr>
          <w:rFonts w:ascii="Times New Roman" w:hAnsi="Times New Roman" w:cs="Times New Roman"/>
          <w:sz w:val="24"/>
          <w:szCs w:val="24"/>
        </w:rPr>
        <w:t>.</w:t>
      </w:r>
      <w:r w:rsidR="00E90AB1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A855B3" w:rsidRPr="002D463C">
        <w:rPr>
          <w:rFonts w:ascii="Times New Roman" w:hAnsi="Times New Roman" w:cs="Times New Roman"/>
          <w:sz w:val="24"/>
          <w:szCs w:val="24"/>
        </w:rPr>
        <w:t xml:space="preserve">Moreover, </w:t>
      </w:r>
      <w:r w:rsidR="00040582" w:rsidRPr="002D463C">
        <w:rPr>
          <w:rFonts w:ascii="Times New Roman" w:hAnsi="Times New Roman" w:cs="Times New Roman"/>
          <w:sz w:val="24"/>
          <w:szCs w:val="24"/>
        </w:rPr>
        <w:t>future research</w:t>
      </w:r>
      <w:r w:rsidR="002B0EE7" w:rsidRPr="002D463C">
        <w:rPr>
          <w:rFonts w:ascii="Times New Roman" w:hAnsi="Times New Roman" w:cs="Times New Roman"/>
          <w:sz w:val="24"/>
          <w:szCs w:val="24"/>
        </w:rPr>
        <w:t xml:space="preserve"> that addresses </w:t>
      </w:r>
      <w:r w:rsidR="002B0EE7" w:rsidRPr="002D463C">
        <w:rPr>
          <w:rFonts w:ascii="Times New Roman" w:hAnsi="Times New Roman" w:cs="Times New Roman"/>
          <w:sz w:val="24"/>
          <w:szCs w:val="24"/>
        </w:rPr>
        <w:t>whether IL-18 drives the recruitment of macrophages independent</w:t>
      </w:r>
      <w:r w:rsidR="00C92994" w:rsidRPr="002D463C">
        <w:rPr>
          <w:rFonts w:ascii="Times New Roman" w:hAnsi="Times New Roman" w:cs="Times New Roman"/>
          <w:sz w:val="24"/>
          <w:szCs w:val="24"/>
        </w:rPr>
        <w:t>ly</w:t>
      </w:r>
      <w:r w:rsidR="002B0EE7" w:rsidRPr="002D463C">
        <w:rPr>
          <w:rFonts w:ascii="Times New Roman" w:hAnsi="Times New Roman" w:cs="Times New Roman"/>
          <w:sz w:val="24"/>
          <w:szCs w:val="24"/>
        </w:rPr>
        <w:t xml:space="preserve"> of AAA status</w:t>
      </w:r>
      <w:r w:rsidR="002B0EE7"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040582" w:rsidRPr="002D463C">
        <w:rPr>
          <w:rFonts w:ascii="Times New Roman" w:hAnsi="Times New Roman" w:cs="Times New Roman"/>
          <w:sz w:val="24"/>
          <w:szCs w:val="24"/>
        </w:rPr>
        <w:t xml:space="preserve">may follow </w:t>
      </w:r>
      <w:r w:rsidR="00073F5B" w:rsidRPr="002D463C">
        <w:rPr>
          <w:rFonts w:ascii="Times New Roman" w:hAnsi="Times New Roman" w:cs="Times New Roman"/>
          <w:sz w:val="24"/>
          <w:szCs w:val="24"/>
        </w:rPr>
        <w:t xml:space="preserve">an </w:t>
      </w:r>
      <w:r w:rsidR="00C85400" w:rsidRPr="002D463C">
        <w:rPr>
          <w:rFonts w:ascii="Times New Roman" w:hAnsi="Times New Roman" w:cs="Times New Roman"/>
          <w:i/>
          <w:sz w:val="24"/>
          <w:szCs w:val="24"/>
        </w:rPr>
        <w:t>in vitro</w:t>
      </w:r>
      <w:r w:rsidR="00C85400" w:rsidRPr="002D463C">
        <w:rPr>
          <w:rFonts w:ascii="Times New Roman" w:hAnsi="Times New Roman" w:cs="Times New Roman"/>
          <w:sz w:val="24"/>
          <w:szCs w:val="24"/>
        </w:rPr>
        <w:t xml:space="preserve"> tech</w:t>
      </w:r>
      <w:r w:rsidR="00073F5B" w:rsidRPr="002D463C">
        <w:rPr>
          <w:rFonts w:ascii="Times New Roman" w:hAnsi="Times New Roman" w:cs="Times New Roman"/>
          <w:sz w:val="24"/>
          <w:szCs w:val="24"/>
        </w:rPr>
        <w:t>nique like</w:t>
      </w:r>
      <w:r w:rsidR="00ED61AA" w:rsidRPr="002D463C">
        <w:rPr>
          <w:rFonts w:ascii="Times New Roman" w:hAnsi="Times New Roman" w:cs="Times New Roman"/>
          <w:sz w:val="24"/>
          <w:szCs w:val="24"/>
        </w:rPr>
        <w:t xml:space="preserve"> a</w:t>
      </w:r>
      <w:r w:rsidR="00B46B52" w:rsidRPr="002D463C">
        <w:rPr>
          <w:rFonts w:ascii="Times New Roman" w:hAnsi="Times New Roman" w:cs="Times New Roman"/>
          <w:sz w:val="24"/>
          <w:szCs w:val="24"/>
        </w:rPr>
        <w:t xml:space="preserve"> macrophage </w:t>
      </w:r>
      <w:r w:rsidR="00C85400" w:rsidRPr="002D463C">
        <w:rPr>
          <w:rFonts w:ascii="Times New Roman" w:hAnsi="Times New Roman" w:cs="Times New Roman"/>
          <w:sz w:val="24"/>
          <w:szCs w:val="24"/>
        </w:rPr>
        <w:t xml:space="preserve">migration </w:t>
      </w:r>
      <w:r w:rsidR="00DA4301" w:rsidRPr="002D463C">
        <w:rPr>
          <w:rFonts w:ascii="Times New Roman" w:hAnsi="Times New Roman" w:cs="Times New Roman"/>
          <w:sz w:val="24"/>
          <w:szCs w:val="24"/>
        </w:rPr>
        <w:t xml:space="preserve">as </w:t>
      </w:r>
      <w:r w:rsidR="004B6A56" w:rsidRPr="002D463C">
        <w:rPr>
          <w:rFonts w:ascii="Times New Roman" w:hAnsi="Times New Roman" w:cs="Times New Roman"/>
          <w:sz w:val="24"/>
          <w:szCs w:val="24"/>
        </w:rPr>
        <w:t xml:space="preserve">it facilitates to draw </w:t>
      </w:r>
      <w:r w:rsidR="00F628B5" w:rsidRPr="002D463C">
        <w:rPr>
          <w:rFonts w:ascii="Times New Roman" w:hAnsi="Times New Roman" w:cs="Times New Roman"/>
          <w:sz w:val="24"/>
          <w:szCs w:val="24"/>
        </w:rPr>
        <w:t xml:space="preserve">conclusions based on live </w:t>
      </w:r>
      <w:r w:rsidR="00040582" w:rsidRPr="002D463C">
        <w:rPr>
          <w:rFonts w:ascii="Times New Roman" w:hAnsi="Times New Roman" w:cs="Times New Roman"/>
          <w:sz w:val="24"/>
          <w:szCs w:val="24"/>
        </w:rPr>
        <w:t>observations</w:t>
      </w:r>
      <w:r w:rsidR="00C92994" w:rsidRPr="002D463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B30CAF" w14:textId="42990638" w:rsidR="00E632A3" w:rsidRPr="002D463C" w:rsidRDefault="00E632A3" w:rsidP="00825EB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In conclusion, since AAA progression and rupture has higher rates of morbidity and mortality, and surgery is the only treatment available, there is a serious need for an optimal medical therapy.  AAA development is associated with macrophage infiltration and inflammation and IL-18 is believed to be a centre player owing to its role in macrophage infiltration</w:t>
      </w:r>
      <w:r w:rsidR="00856AFC" w:rsidRPr="002D463C">
        <w:rPr>
          <w:rFonts w:ascii="Times New Roman" w:hAnsi="Times New Roman" w:cs="Times New Roman"/>
          <w:sz w:val="24"/>
          <w:szCs w:val="24"/>
        </w:rPr>
        <w:t xml:space="preserve">. It is hypothesised that IL-18 inhibition causes a reduction in macrophage infiltration in aortic abdominal aneurysms. However, as the current study could not justify the </w:t>
      </w:r>
      <w:r w:rsidR="008C18F2" w:rsidRPr="002D463C">
        <w:rPr>
          <w:rFonts w:ascii="Times New Roman" w:hAnsi="Times New Roman" w:cs="Times New Roman"/>
          <w:sz w:val="24"/>
          <w:szCs w:val="24"/>
        </w:rPr>
        <w:t>effect of IL-18 inhibition in abdominal aortic aneurysms</w:t>
      </w:r>
      <w:r w:rsidR="005925AA" w:rsidRPr="002D463C">
        <w:rPr>
          <w:rFonts w:ascii="Times New Roman" w:hAnsi="Times New Roman" w:cs="Times New Roman"/>
          <w:sz w:val="24"/>
          <w:szCs w:val="24"/>
        </w:rPr>
        <w:t xml:space="preserve">, better techniques need to be used to explore the underlying research question. </w:t>
      </w:r>
      <w:r w:rsidR="00237E23" w:rsidRPr="002D463C">
        <w:rPr>
          <w:rFonts w:ascii="Times New Roman" w:hAnsi="Times New Roman" w:cs="Times New Roman"/>
          <w:sz w:val="24"/>
          <w:szCs w:val="24"/>
        </w:rPr>
        <w:t>F</w:t>
      </w:r>
      <w:r w:rsidRPr="002D463C">
        <w:rPr>
          <w:rFonts w:ascii="Times New Roman" w:hAnsi="Times New Roman" w:cs="Times New Roman"/>
          <w:sz w:val="24"/>
          <w:szCs w:val="24"/>
        </w:rPr>
        <w:t xml:space="preserve">urther studies </w:t>
      </w:r>
      <w:r w:rsidR="00237E23" w:rsidRPr="002D463C">
        <w:rPr>
          <w:rFonts w:ascii="Times New Roman" w:hAnsi="Times New Roman" w:cs="Times New Roman"/>
          <w:sz w:val="24"/>
          <w:szCs w:val="24"/>
        </w:rPr>
        <w:t>may</w:t>
      </w:r>
      <w:r w:rsidR="00E55B4E" w:rsidRPr="002D463C">
        <w:rPr>
          <w:rFonts w:ascii="Times New Roman" w:hAnsi="Times New Roman" w:cs="Times New Roman"/>
          <w:sz w:val="24"/>
          <w:szCs w:val="24"/>
        </w:rPr>
        <w:t xml:space="preserve"> aid in understanding</w:t>
      </w:r>
      <w:r w:rsidRPr="002D463C">
        <w:rPr>
          <w:rFonts w:ascii="Times New Roman" w:hAnsi="Times New Roman" w:cs="Times New Roman"/>
          <w:sz w:val="24"/>
          <w:szCs w:val="24"/>
        </w:rPr>
        <w:t xml:space="preserve"> </w:t>
      </w:r>
      <w:r w:rsidR="00E55B4E" w:rsidRPr="002D463C">
        <w:rPr>
          <w:rFonts w:ascii="Times New Roman" w:hAnsi="Times New Roman" w:cs="Times New Roman"/>
          <w:sz w:val="24"/>
          <w:szCs w:val="24"/>
        </w:rPr>
        <w:t xml:space="preserve">the </w:t>
      </w:r>
      <w:r w:rsidRPr="002D463C">
        <w:rPr>
          <w:rFonts w:ascii="Times New Roman" w:hAnsi="Times New Roman" w:cs="Times New Roman"/>
          <w:sz w:val="24"/>
          <w:szCs w:val="24"/>
        </w:rPr>
        <w:t>role of IL-18 more thoroughly in favour of developing medical treatments based on IL-18 inhibition.</w:t>
      </w:r>
    </w:p>
    <w:p w14:paraId="52D13867" w14:textId="77777777" w:rsidR="00A26525" w:rsidRPr="002D463C" w:rsidRDefault="00A26525" w:rsidP="00544266">
      <w:pPr>
        <w:rPr>
          <w:rFonts w:ascii="Times New Roman" w:hAnsi="Times New Roman" w:cs="Times New Roman"/>
          <w:sz w:val="24"/>
          <w:szCs w:val="24"/>
        </w:rPr>
      </w:pPr>
    </w:p>
    <w:p w14:paraId="23117410" w14:textId="699BCE21" w:rsidR="00FD2DAD" w:rsidRDefault="00FD2DAD" w:rsidP="00E6250B">
      <w:pPr>
        <w:rPr>
          <w:rFonts w:ascii="Times New Roman" w:hAnsi="Times New Roman" w:cs="Times New Roman"/>
          <w:sz w:val="24"/>
          <w:szCs w:val="24"/>
        </w:rPr>
      </w:pPr>
    </w:p>
    <w:p w14:paraId="193FAB92" w14:textId="3AA5C2E0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0431E61E" w14:textId="0955BF1B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399116BF" w14:textId="0E22701C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5A33AA07" w14:textId="0B0EAFCE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4D7B1C78" w14:textId="07000F00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284C1997" w14:textId="0A7E7E3D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31BDAF78" w14:textId="5501691B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322A1AD5" w14:textId="1454380C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7DF6CF97" w14:textId="0086CCA5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4E6581EC" w14:textId="27362C7B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64551F48" w14:textId="309DFAA1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37A4B46D" w14:textId="44AA8D71" w:rsidR="00825EB0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5E010BB4" w14:textId="77777777" w:rsidR="00825EB0" w:rsidRPr="002D463C" w:rsidRDefault="00825EB0" w:rsidP="00E6250B">
      <w:pPr>
        <w:rPr>
          <w:rFonts w:ascii="Times New Roman" w:hAnsi="Times New Roman" w:cs="Times New Roman"/>
          <w:sz w:val="24"/>
          <w:szCs w:val="24"/>
        </w:rPr>
      </w:pPr>
    </w:p>
    <w:p w14:paraId="28FB2BA5" w14:textId="2E3A4E28" w:rsidR="0007519F" w:rsidRDefault="008D29C1" w:rsidP="005B07E0">
      <w:pPr>
        <w:pStyle w:val="Heading1"/>
        <w:jc w:val="center"/>
        <w:rPr>
          <w:rFonts w:ascii="Times New Roman" w:hAnsi="Times New Roman" w:cs="Times New Roman"/>
          <w:b/>
          <w:color w:val="auto"/>
          <w:szCs w:val="24"/>
        </w:rPr>
      </w:pPr>
      <w:r w:rsidRPr="00AE0D04">
        <w:rPr>
          <w:rFonts w:ascii="Times New Roman" w:hAnsi="Times New Roman" w:cs="Times New Roman"/>
          <w:b/>
          <w:color w:val="auto"/>
          <w:szCs w:val="24"/>
        </w:rPr>
        <w:lastRenderedPageBreak/>
        <w:t>References</w:t>
      </w:r>
    </w:p>
    <w:p w14:paraId="0DD52AB4" w14:textId="77777777" w:rsidR="001F5EC0" w:rsidRPr="001F5EC0" w:rsidRDefault="001F5EC0" w:rsidP="001F5EC0"/>
    <w:p w14:paraId="7B203308" w14:textId="3C21CE56" w:rsidR="00842A6B" w:rsidRDefault="0007519F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fldChar w:fldCharType="begin"/>
      </w:r>
      <w:r w:rsidRPr="002D463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D463C">
        <w:rPr>
          <w:rFonts w:ascii="Times New Roman" w:hAnsi="Times New Roman" w:cs="Times New Roman"/>
          <w:sz w:val="24"/>
          <w:szCs w:val="24"/>
        </w:rPr>
        <w:fldChar w:fldCharType="separate"/>
      </w:r>
      <w:r w:rsidR="00842A6B" w:rsidRPr="002D463C">
        <w:rPr>
          <w:rFonts w:ascii="Times New Roman" w:hAnsi="Times New Roman" w:cs="Times New Roman"/>
          <w:sz w:val="24"/>
          <w:szCs w:val="24"/>
        </w:rPr>
        <w:t>1.</w:t>
      </w:r>
      <w:r w:rsidR="00842A6B" w:rsidRPr="002D463C">
        <w:rPr>
          <w:rFonts w:ascii="Times New Roman" w:hAnsi="Times New Roman" w:cs="Times New Roman"/>
          <w:sz w:val="24"/>
          <w:szCs w:val="24"/>
        </w:rPr>
        <w:tab/>
        <w:t>Golledge J, Norman PE. Current status of medical management for abdominal aortic aneurysm. Atherosclerosis. 2011;217(1):57-63.</w:t>
      </w:r>
    </w:p>
    <w:p w14:paraId="77F58F08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7872F45" w14:textId="5D3167EA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2.</w:t>
      </w:r>
      <w:r w:rsidRPr="002D463C">
        <w:rPr>
          <w:rFonts w:ascii="Times New Roman" w:hAnsi="Times New Roman" w:cs="Times New Roman"/>
          <w:sz w:val="24"/>
          <w:szCs w:val="24"/>
        </w:rPr>
        <w:tab/>
        <w:t>Davis FM, Daugherty A, Lu HS. Updates of Recent Aortic Aneurysm Research. Atertio Thromb Vasc Biol. 2019;39(3):e83-e90.</w:t>
      </w:r>
    </w:p>
    <w:p w14:paraId="4B6C6E7F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3B66EF70" w14:textId="19D7ECF5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3.</w:t>
      </w:r>
      <w:r w:rsidRPr="002D463C">
        <w:rPr>
          <w:rFonts w:ascii="Times New Roman" w:hAnsi="Times New Roman" w:cs="Times New Roman"/>
          <w:sz w:val="24"/>
          <w:szCs w:val="24"/>
        </w:rPr>
        <w:tab/>
        <w:t>Latz E. The inflammasomes: mechanisms of activation and function. Curr Opin Immunol. 2010;22(1):28-33.</w:t>
      </w:r>
    </w:p>
    <w:p w14:paraId="0BAA3F49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4D2D199D" w14:textId="1D4A838D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4.</w:t>
      </w:r>
      <w:r w:rsidRPr="002D463C">
        <w:rPr>
          <w:rFonts w:ascii="Times New Roman" w:hAnsi="Times New Roman" w:cs="Times New Roman"/>
          <w:sz w:val="24"/>
          <w:szCs w:val="24"/>
        </w:rPr>
        <w:tab/>
        <w:t>Lu H, Daugherty A. Aortic Aneurysms. Atertio Thromb Vasc Biol. 2017;37(6):e59-e65.</w:t>
      </w:r>
    </w:p>
    <w:p w14:paraId="4EA57C42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6ED900BE" w14:textId="3D9CC71E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5.</w:t>
      </w:r>
      <w:r w:rsidRPr="002D463C">
        <w:rPr>
          <w:rFonts w:ascii="Times New Roman" w:hAnsi="Times New Roman" w:cs="Times New Roman"/>
          <w:sz w:val="24"/>
          <w:szCs w:val="24"/>
        </w:rPr>
        <w:tab/>
        <w:t>Gracie JA, Robertson SE, McInnes IB. Interleukin-18. J Leukocyte Biol. 2003;73(2):213-24.</w:t>
      </w:r>
    </w:p>
    <w:p w14:paraId="428FAD41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5EE7D2F5" w14:textId="1CF66AE9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6.</w:t>
      </w:r>
      <w:r w:rsidRPr="002D463C">
        <w:rPr>
          <w:rFonts w:ascii="Times New Roman" w:hAnsi="Times New Roman" w:cs="Times New Roman"/>
          <w:sz w:val="24"/>
          <w:szCs w:val="24"/>
        </w:rPr>
        <w:tab/>
        <w:t>Michel J-B, Martin-Ventura J-L, Egido J, Sakalihasan N, Treska V, Lindholt J, et al. Novel aspects of the pathogenesis of aneurysms of the abdominal aorta in humans. Cardiovasc Res. 2010;90(1):18-27.</w:t>
      </w:r>
    </w:p>
    <w:p w14:paraId="34702D62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215ABDC8" w14:textId="4E89E00B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7.</w:t>
      </w:r>
      <w:r w:rsidRPr="002D463C">
        <w:rPr>
          <w:rFonts w:ascii="Times New Roman" w:hAnsi="Times New Roman" w:cs="Times New Roman"/>
          <w:sz w:val="24"/>
          <w:szCs w:val="24"/>
        </w:rPr>
        <w:tab/>
        <w:t>Kurosawa K, Matsumura JS, Yamanouchi D. Current status of medical treatment for abdominal aortic aneurysm. Circ J. 2013:CJ-13-1252.</w:t>
      </w:r>
    </w:p>
    <w:p w14:paraId="1A64DEDD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72C95385" w14:textId="2AC68819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8.</w:t>
      </w:r>
      <w:r w:rsidRPr="002D463C">
        <w:rPr>
          <w:rFonts w:ascii="Times New Roman" w:hAnsi="Times New Roman" w:cs="Times New Roman"/>
          <w:sz w:val="24"/>
          <w:szCs w:val="24"/>
        </w:rPr>
        <w:tab/>
        <w:t>Cheng Z, Zhou Y-z, Wu Y, Wu Q-y, Liao X-b, Fu X-m, et al. Diverse roles of macrophage polarization in aortic aneurysm: destruction and repair. J Transl Med. 2018;16(1):354.</w:t>
      </w:r>
    </w:p>
    <w:p w14:paraId="1D5FE952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05888650" w14:textId="0386B826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9.</w:t>
      </w:r>
      <w:r w:rsidRPr="002D463C">
        <w:rPr>
          <w:rFonts w:ascii="Times New Roman" w:hAnsi="Times New Roman" w:cs="Times New Roman"/>
          <w:sz w:val="24"/>
          <w:szCs w:val="24"/>
        </w:rPr>
        <w:tab/>
        <w:t>Suehiro C, Suzuki J, Hamaguchi M, Takahashi K, Nagao T, Sakaue T, et al. Deletion of interleukin-18 attenuates abdominal aortic aneurysm formation. Atherosclerosis. 2019;289:14-20.</w:t>
      </w:r>
    </w:p>
    <w:p w14:paraId="6253369C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26FE6937" w14:textId="2D62F057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10.</w:t>
      </w:r>
      <w:r w:rsidRPr="002D463C">
        <w:rPr>
          <w:rFonts w:ascii="Times New Roman" w:hAnsi="Times New Roman" w:cs="Times New Roman"/>
          <w:sz w:val="24"/>
          <w:szCs w:val="24"/>
        </w:rPr>
        <w:tab/>
        <w:t>Sakalihasan N, Limet R, Defawe OD. Abdominal aortic aneurysm. Lancet. 2005;365(9470):1577-89.</w:t>
      </w:r>
    </w:p>
    <w:p w14:paraId="47AB0223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3FD6329E" w14:textId="067DCBF7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11.</w:t>
      </w:r>
      <w:r w:rsidRPr="002D463C">
        <w:rPr>
          <w:rFonts w:ascii="Times New Roman" w:hAnsi="Times New Roman" w:cs="Times New Roman"/>
          <w:sz w:val="24"/>
          <w:szCs w:val="24"/>
        </w:rPr>
        <w:tab/>
        <w:t>Krishnan SM, Dowling JK, Ling YH, Diep H, Chan CT, Ferens D, et al. Inflammasome activity is essential for one kidney/deoxycorticosterone acetate/salt‐induced hypertension in mice. British Journal of Pharmacology. 2016;173(4):752-65.</w:t>
      </w:r>
    </w:p>
    <w:p w14:paraId="23066EA4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24AF0819" w14:textId="48CF4DFD" w:rsidR="00842A6B" w:rsidRDefault="00842A6B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12.</w:t>
      </w:r>
      <w:r w:rsidRPr="002D463C">
        <w:rPr>
          <w:rFonts w:ascii="Times New Roman" w:hAnsi="Times New Roman" w:cs="Times New Roman"/>
          <w:sz w:val="24"/>
          <w:szCs w:val="24"/>
        </w:rPr>
        <w:tab/>
        <w:t>Krishnan SM, Ling YH, Huuskes BM, Ferens DM, Saini N, Chan CT, et al. Pharmacological inhibition of the NLRP3 inflammasome reduces blood pressure, renal damage, and dysfunction in salt-sensitive hypertension. Cardiovasc Res. 2018;115(4):776-87.</w:t>
      </w:r>
    </w:p>
    <w:p w14:paraId="53EFB687" w14:textId="77777777" w:rsidR="001F5EC0" w:rsidRPr="002D463C" w:rsidRDefault="001F5EC0" w:rsidP="001F5EC0">
      <w:pPr>
        <w:pStyle w:val="EndNoteBibliography"/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5FA1EE84" w14:textId="77777777" w:rsidR="00842A6B" w:rsidRPr="002D463C" w:rsidRDefault="00842A6B" w:rsidP="001F5EC0">
      <w:pPr>
        <w:pStyle w:val="EndNoteBibliography"/>
        <w:jc w:val="both"/>
        <w:rPr>
          <w:rFonts w:ascii="Times New Roman" w:hAnsi="Times New Roman" w:cs="Times New Roman"/>
          <w:sz w:val="24"/>
          <w:szCs w:val="24"/>
        </w:rPr>
      </w:pPr>
      <w:r w:rsidRPr="002D463C">
        <w:rPr>
          <w:rFonts w:ascii="Times New Roman" w:hAnsi="Times New Roman" w:cs="Times New Roman"/>
          <w:sz w:val="24"/>
          <w:szCs w:val="24"/>
        </w:rPr>
        <w:t>13.</w:t>
      </w:r>
      <w:r w:rsidRPr="002D463C">
        <w:rPr>
          <w:rFonts w:ascii="Times New Roman" w:hAnsi="Times New Roman" w:cs="Times New Roman"/>
          <w:sz w:val="24"/>
          <w:szCs w:val="24"/>
        </w:rPr>
        <w:tab/>
        <w:t>Vinh A, Chen W, Blinder Y, Weiss D, Taylor WR, Goronzy JJ, et al. Inhibition and genetic ablation of the B7/CD28 T-cell costimulation axis prevents experimental hypertension. Circulation. 2010;122(24):2529-37.</w:t>
      </w:r>
    </w:p>
    <w:p w14:paraId="0A0DA950" w14:textId="69D65C5B" w:rsidR="00AC6BD7" w:rsidRPr="000363F4" w:rsidRDefault="0007519F" w:rsidP="001F5EC0">
      <w:pPr>
        <w:jc w:val="both"/>
      </w:pPr>
      <w:r w:rsidRPr="002D463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C6BD7" w:rsidRPr="000363F4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CC0E67" w14:textId="77777777" w:rsidR="00642F26" w:rsidRDefault="00642F26" w:rsidP="00825EB0">
      <w:pPr>
        <w:spacing w:after="0" w:line="240" w:lineRule="auto"/>
      </w:pPr>
      <w:r>
        <w:separator/>
      </w:r>
    </w:p>
  </w:endnote>
  <w:endnote w:type="continuationSeparator" w:id="0">
    <w:p w14:paraId="330BCED6" w14:textId="77777777" w:rsidR="00642F26" w:rsidRDefault="00642F26" w:rsidP="00825E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656AF6" w14:textId="77777777" w:rsidR="00642F26" w:rsidRDefault="00642F26" w:rsidP="00825EB0">
      <w:pPr>
        <w:spacing w:after="0" w:line="240" w:lineRule="auto"/>
      </w:pPr>
      <w:r>
        <w:separator/>
      </w:r>
    </w:p>
  </w:footnote>
  <w:footnote w:type="continuationSeparator" w:id="0">
    <w:p w14:paraId="2C3D537E" w14:textId="77777777" w:rsidR="00642F26" w:rsidRDefault="00642F26" w:rsidP="00825E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C08C48" w14:textId="40CA4076" w:rsidR="00825EB0" w:rsidRPr="00C2221B" w:rsidRDefault="00C2221B">
    <w:pPr>
      <w:pStyle w:val="Header"/>
      <w:rPr>
        <w:rFonts w:ascii="Times New Roman" w:hAnsi="Times New Roman" w:cs="Times New Roman"/>
      </w:rPr>
    </w:pPr>
    <w:r w:rsidRPr="00C2221B">
      <w:rPr>
        <w:rFonts w:ascii="Times New Roman" w:hAnsi="Times New Roman" w:cs="Times New Roman"/>
      </w:rPr>
      <w:t>BUDDHILA WICKRAMASINGHE</w:t>
    </w:r>
    <w:r>
      <w:rPr>
        <w:rFonts w:ascii="Times New Roman" w:hAnsi="Times New Roman" w:cs="Times New Roman"/>
      </w:rPr>
      <w:t xml:space="preserve">                                                                                     19208625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FBE20EC"/>
    <w:multiLevelType w:val="hybridMultilevel"/>
    <w:tmpl w:val="7A7A388E"/>
    <w:lvl w:ilvl="0" w:tplc="8E0CFCF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s0e9p5j90va7ee5wzxex92vzpdwtffsxxd&quot;&gt;Buddhila&amp;apos;s Library&lt;record-ids&gt;&lt;item&gt;1&lt;/item&gt;&lt;item&gt;2&lt;/item&gt;&lt;item&gt;3&lt;/item&gt;&lt;item&gt;4&lt;/item&gt;&lt;item&gt;5&lt;/item&gt;&lt;item&gt;6&lt;/item&gt;&lt;item&gt;7&lt;/item&gt;&lt;item&gt;10&lt;/item&gt;&lt;item&gt;11&lt;/item&gt;&lt;item&gt;37&lt;/item&gt;&lt;item&gt;38&lt;/item&gt;&lt;item&gt;39&lt;/item&gt;&lt;item&gt;41&lt;/item&gt;&lt;/record-ids&gt;&lt;/item&gt;&lt;/Libraries&gt;"/>
  </w:docVars>
  <w:rsids>
    <w:rsidRoot w:val="006F2F93"/>
    <w:rsid w:val="000017E8"/>
    <w:rsid w:val="00001B86"/>
    <w:rsid w:val="00004F76"/>
    <w:rsid w:val="0000649F"/>
    <w:rsid w:val="00006504"/>
    <w:rsid w:val="00006667"/>
    <w:rsid w:val="000113E4"/>
    <w:rsid w:val="000123DA"/>
    <w:rsid w:val="00015BEE"/>
    <w:rsid w:val="00023859"/>
    <w:rsid w:val="00026AB4"/>
    <w:rsid w:val="00033B15"/>
    <w:rsid w:val="00034AEB"/>
    <w:rsid w:val="00035DA6"/>
    <w:rsid w:val="000363F4"/>
    <w:rsid w:val="00040582"/>
    <w:rsid w:val="0004230D"/>
    <w:rsid w:val="00042B41"/>
    <w:rsid w:val="00044814"/>
    <w:rsid w:val="00045616"/>
    <w:rsid w:val="0005013A"/>
    <w:rsid w:val="00050FC8"/>
    <w:rsid w:val="000516D5"/>
    <w:rsid w:val="00057B4F"/>
    <w:rsid w:val="00062FCF"/>
    <w:rsid w:val="000677AE"/>
    <w:rsid w:val="00070F90"/>
    <w:rsid w:val="00073F5B"/>
    <w:rsid w:val="0007466B"/>
    <w:rsid w:val="0007519F"/>
    <w:rsid w:val="00076FD8"/>
    <w:rsid w:val="00092EB0"/>
    <w:rsid w:val="00096C90"/>
    <w:rsid w:val="00097654"/>
    <w:rsid w:val="0009774C"/>
    <w:rsid w:val="000A2DC2"/>
    <w:rsid w:val="000A2EB7"/>
    <w:rsid w:val="000A363E"/>
    <w:rsid w:val="000A382A"/>
    <w:rsid w:val="000B4100"/>
    <w:rsid w:val="000C22BE"/>
    <w:rsid w:val="000C5ED9"/>
    <w:rsid w:val="000C602C"/>
    <w:rsid w:val="000C6754"/>
    <w:rsid w:val="000C6D04"/>
    <w:rsid w:val="000D090C"/>
    <w:rsid w:val="000D1395"/>
    <w:rsid w:val="000D1F54"/>
    <w:rsid w:val="000E037F"/>
    <w:rsid w:val="000E25BE"/>
    <w:rsid w:val="000E2F71"/>
    <w:rsid w:val="000F2925"/>
    <w:rsid w:val="000F358B"/>
    <w:rsid w:val="000F4059"/>
    <w:rsid w:val="000F4820"/>
    <w:rsid w:val="000F610D"/>
    <w:rsid w:val="000F67C9"/>
    <w:rsid w:val="000F7AB7"/>
    <w:rsid w:val="00101663"/>
    <w:rsid w:val="001057F2"/>
    <w:rsid w:val="00111579"/>
    <w:rsid w:val="001116EC"/>
    <w:rsid w:val="0011436D"/>
    <w:rsid w:val="0011444D"/>
    <w:rsid w:val="0011785D"/>
    <w:rsid w:val="0012054D"/>
    <w:rsid w:val="00121C0F"/>
    <w:rsid w:val="001221CB"/>
    <w:rsid w:val="001240D9"/>
    <w:rsid w:val="0012505C"/>
    <w:rsid w:val="00125BCF"/>
    <w:rsid w:val="00125ECA"/>
    <w:rsid w:val="00126AA3"/>
    <w:rsid w:val="0013087C"/>
    <w:rsid w:val="00140C43"/>
    <w:rsid w:val="001419F4"/>
    <w:rsid w:val="00144E9C"/>
    <w:rsid w:val="00153F52"/>
    <w:rsid w:val="00154986"/>
    <w:rsid w:val="0015610E"/>
    <w:rsid w:val="0015656C"/>
    <w:rsid w:val="001574E5"/>
    <w:rsid w:val="00157816"/>
    <w:rsid w:val="00157910"/>
    <w:rsid w:val="00157A34"/>
    <w:rsid w:val="001616E5"/>
    <w:rsid w:val="00167FFE"/>
    <w:rsid w:val="00173140"/>
    <w:rsid w:val="001753D8"/>
    <w:rsid w:val="00175A8B"/>
    <w:rsid w:val="001772FA"/>
    <w:rsid w:val="00177857"/>
    <w:rsid w:val="00185EF2"/>
    <w:rsid w:val="00186888"/>
    <w:rsid w:val="00187E22"/>
    <w:rsid w:val="0019097E"/>
    <w:rsid w:val="00195DFF"/>
    <w:rsid w:val="00196B9B"/>
    <w:rsid w:val="001976D1"/>
    <w:rsid w:val="001A187E"/>
    <w:rsid w:val="001A39A9"/>
    <w:rsid w:val="001A4B1C"/>
    <w:rsid w:val="001A77B6"/>
    <w:rsid w:val="001A7E65"/>
    <w:rsid w:val="001B055B"/>
    <w:rsid w:val="001B45DD"/>
    <w:rsid w:val="001B4ED7"/>
    <w:rsid w:val="001B7CC4"/>
    <w:rsid w:val="001C1ABF"/>
    <w:rsid w:val="001C302F"/>
    <w:rsid w:val="001C4CEF"/>
    <w:rsid w:val="001C6D5D"/>
    <w:rsid w:val="001C6E6A"/>
    <w:rsid w:val="001C78D9"/>
    <w:rsid w:val="001D1023"/>
    <w:rsid w:val="001D2391"/>
    <w:rsid w:val="001D3851"/>
    <w:rsid w:val="001D437F"/>
    <w:rsid w:val="001E4D85"/>
    <w:rsid w:val="001F11CD"/>
    <w:rsid w:val="001F2288"/>
    <w:rsid w:val="001F5EC0"/>
    <w:rsid w:val="001F76C3"/>
    <w:rsid w:val="00201291"/>
    <w:rsid w:val="00203342"/>
    <w:rsid w:val="00204FFB"/>
    <w:rsid w:val="0020627E"/>
    <w:rsid w:val="00211D71"/>
    <w:rsid w:val="00212508"/>
    <w:rsid w:val="00212930"/>
    <w:rsid w:val="00213896"/>
    <w:rsid w:val="002157B2"/>
    <w:rsid w:val="002169F9"/>
    <w:rsid w:val="002201CF"/>
    <w:rsid w:val="00220B8B"/>
    <w:rsid w:val="00221AFE"/>
    <w:rsid w:val="0022262B"/>
    <w:rsid w:val="002226E2"/>
    <w:rsid w:val="0022460D"/>
    <w:rsid w:val="00231F49"/>
    <w:rsid w:val="00237E23"/>
    <w:rsid w:val="00240F43"/>
    <w:rsid w:val="002415BD"/>
    <w:rsid w:val="00242697"/>
    <w:rsid w:val="00246DA4"/>
    <w:rsid w:val="00251F35"/>
    <w:rsid w:val="00253AFF"/>
    <w:rsid w:val="00254131"/>
    <w:rsid w:val="00256CDC"/>
    <w:rsid w:val="002603EB"/>
    <w:rsid w:val="002617CB"/>
    <w:rsid w:val="00263C1D"/>
    <w:rsid w:val="00264AB3"/>
    <w:rsid w:val="00264BDC"/>
    <w:rsid w:val="00271C53"/>
    <w:rsid w:val="0029167A"/>
    <w:rsid w:val="00293CEE"/>
    <w:rsid w:val="00296BE8"/>
    <w:rsid w:val="00297AFA"/>
    <w:rsid w:val="00297C3D"/>
    <w:rsid w:val="00297F7E"/>
    <w:rsid w:val="002A2F47"/>
    <w:rsid w:val="002B0BF9"/>
    <w:rsid w:val="002B0EE7"/>
    <w:rsid w:val="002B2B63"/>
    <w:rsid w:val="002B2C49"/>
    <w:rsid w:val="002B3A91"/>
    <w:rsid w:val="002B7537"/>
    <w:rsid w:val="002C3B50"/>
    <w:rsid w:val="002D014F"/>
    <w:rsid w:val="002D1611"/>
    <w:rsid w:val="002D2D03"/>
    <w:rsid w:val="002D44B9"/>
    <w:rsid w:val="002D463C"/>
    <w:rsid w:val="002D75E1"/>
    <w:rsid w:val="002E18CE"/>
    <w:rsid w:val="002E1D94"/>
    <w:rsid w:val="002F1FB8"/>
    <w:rsid w:val="002F4497"/>
    <w:rsid w:val="0030788E"/>
    <w:rsid w:val="00311011"/>
    <w:rsid w:val="003117E5"/>
    <w:rsid w:val="003141AE"/>
    <w:rsid w:val="0031537F"/>
    <w:rsid w:val="0032289E"/>
    <w:rsid w:val="003246DF"/>
    <w:rsid w:val="00325410"/>
    <w:rsid w:val="0032792E"/>
    <w:rsid w:val="003313C9"/>
    <w:rsid w:val="00333180"/>
    <w:rsid w:val="00333817"/>
    <w:rsid w:val="00336144"/>
    <w:rsid w:val="0034024D"/>
    <w:rsid w:val="00341A97"/>
    <w:rsid w:val="0034246E"/>
    <w:rsid w:val="003427AA"/>
    <w:rsid w:val="003431B6"/>
    <w:rsid w:val="003446A9"/>
    <w:rsid w:val="0034642F"/>
    <w:rsid w:val="00354E8B"/>
    <w:rsid w:val="0035559C"/>
    <w:rsid w:val="003571C7"/>
    <w:rsid w:val="00357917"/>
    <w:rsid w:val="00360C3B"/>
    <w:rsid w:val="00361096"/>
    <w:rsid w:val="00361982"/>
    <w:rsid w:val="003637F6"/>
    <w:rsid w:val="003654D1"/>
    <w:rsid w:val="00366B67"/>
    <w:rsid w:val="003676B0"/>
    <w:rsid w:val="003810B9"/>
    <w:rsid w:val="00385964"/>
    <w:rsid w:val="00386C42"/>
    <w:rsid w:val="003919D3"/>
    <w:rsid w:val="003926BF"/>
    <w:rsid w:val="00392934"/>
    <w:rsid w:val="00395852"/>
    <w:rsid w:val="00397D20"/>
    <w:rsid w:val="003A3CF0"/>
    <w:rsid w:val="003A4B62"/>
    <w:rsid w:val="003B300F"/>
    <w:rsid w:val="003B56CF"/>
    <w:rsid w:val="003B6669"/>
    <w:rsid w:val="003C2B1F"/>
    <w:rsid w:val="003C4050"/>
    <w:rsid w:val="003C5FF8"/>
    <w:rsid w:val="003D0CF3"/>
    <w:rsid w:val="003D223B"/>
    <w:rsid w:val="003D34CF"/>
    <w:rsid w:val="003D3690"/>
    <w:rsid w:val="003E20CC"/>
    <w:rsid w:val="003E4F00"/>
    <w:rsid w:val="003E5B53"/>
    <w:rsid w:val="003F4D47"/>
    <w:rsid w:val="003F608B"/>
    <w:rsid w:val="003F787B"/>
    <w:rsid w:val="003F7B6F"/>
    <w:rsid w:val="00400A25"/>
    <w:rsid w:val="00406E5F"/>
    <w:rsid w:val="004103E2"/>
    <w:rsid w:val="004119D4"/>
    <w:rsid w:val="00411AD3"/>
    <w:rsid w:val="004138B3"/>
    <w:rsid w:val="00415B0E"/>
    <w:rsid w:val="00416029"/>
    <w:rsid w:val="0041751F"/>
    <w:rsid w:val="00417DD7"/>
    <w:rsid w:val="00422B18"/>
    <w:rsid w:val="004243B9"/>
    <w:rsid w:val="00426AFA"/>
    <w:rsid w:val="00431DA9"/>
    <w:rsid w:val="004338BD"/>
    <w:rsid w:val="004408EE"/>
    <w:rsid w:val="00444E8A"/>
    <w:rsid w:val="00445A39"/>
    <w:rsid w:val="004505F7"/>
    <w:rsid w:val="004528AE"/>
    <w:rsid w:val="004529AA"/>
    <w:rsid w:val="00455D68"/>
    <w:rsid w:val="00456C84"/>
    <w:rsid w:val="00456C9A"/>
    <w:rsid w:val="004578EF"/>
    <w:rsid w:val="00465195"/>
    <w:rsid w:val="00470381"/>
    <w:rsid w:val="00471549"/>
    <w:rsid w:val="0047799D"/>
    <w:rsid w:val="00483E61"/>
    <w:rsid w:val="004868E3"/>
    <w:rsid w:val="00486BF2"/>
    <w:rsid w:val="0048779C"/>
    <w:rsid w:val="00492084"/>
    <w:rsid w:val="00493689"/>
    <w:rsid w:val="00494AC3"/>
    <w:rsid w:val="004A5FD3"/>
    <w:rsid w:val="004A639F"/>
    <w:rsid w:val="004A6A0E"/>
    <w:rsid w:val="004B0240"/>
    <w:rsid w:val="004B0C60"/>
    <w:rsid w:val="004B1C9F"/>
    <w:rsid w:val="004B24A6"/>
    <w:rsid w:val="004B31A2"/>
    <w:rsid w:val="004B3897"/>
    <w:rsid w:val="004B519C"/>
    <w:rsid w:val="004B5E88"/>
    <w:rsid w:val="004B5F4A"/>
    <w:rsid w:val="004B6A56"/>
    <w:rsid w:val="004B6F06"/>
    <w:rsid w:val="004C0B18"/>
    <w:rsid w:val="004C7488"/>
    <w:rsid w:val="004D3CEA"/>
    <w:rsid w:val="004D508D"/>
    <w:rsid w:val="004D6434"/>
    <w:rsid w:val="004E3B79"/>
    <w:rsid w:val="004E55EC"/>
    <w:rsid w:val="004E7D7C"/>
    <w:rsid w:val="004F1071"/>
    <w:rsid w:val="004F127B"/>
    <w:rsid w:val="00500C41"/>
    <w:rsid w:val="005015B9"/>
    <w:rsid w:val="00501A00"/>
    <w:rsid w:val="0050785F"/>
    <w:rsid w:val="0050786F"/>
    <w:rsid w:val="0051359E"/>
    <w:rsid w:val="00516FAC"/>
    <w:rsid w:val="005174BB"/>
    <w:rsid w:val="00520867"/>
    <w:rsid w:val="005211BC"/>
    <w:rsid w:val="005228A0"/>
    <w:rsid w:val="00525C2D"/>
    <w:rsid w:val="00530B26"/>
    <w:rsid w:val="00531543"/>
    <w:rsid w:val="005322DA"/>
    <w:rsid w:val="00532C96"/>
    <w:rsid w:val="00535A4A"/>
    <w:rsid w:val="00535C26"/>
    <w:rsid w:val="005365D5"/>
    <w:rsid w:val="00537BA3"/>
    <w:rsid w:val="00544266"/>
    <w:rsid w:val="0054455D"/>
    <w:rsid w:val="00546E62"/>
    <w:rsid w:val="005501E9"/>
    <w:rsid w:val="005502E0"/>
    <w:rsid w:val="00552311"/>
    <w:rsid w:val="00556D60"/>
    <w:rsid w:val="0055723E"/>
    <w:rsid w:val="00557473"/>
    <w:rsid w:val="00557514"/>
    <w:rsid w:val="00557A59"/>
    <w:rsid w:val="00561E16"/>
    <w:rsid w:val="0056213F"/>
    <w:rsid w:val="00567556"/>
    <w:rsid w:val="005760DD"/>
    <w:rsid w:val="00580105"/>
    <w:rsid w:val="00580870"/>
    <w:rsid w:val="005845BF"/>
    <w:rsid w:val="005865DC"/>
    <w:rsid w:val="00586C58"/>
    <w:rsid w:val="005925AA"/>
    <w:rsid w:val="00597896"/>
    <w:rsid w:val="005A50E2"/>
    <w:rsid w:val="005A5AC4"/>
    <w:rsid w:val="005B07E0"/>
    <w:rsid w:val="005B7866"/>
    <w:rsid w:val="005C0FA9"/>
    <w:rsid w:val="005C2FB5"/>
    <w:rsid w:val="005C70D0"/>
    <w:rsid w:val="005C7C07"/>
    <w:rsid w:val="005C7E58"/>
    <w:rsid w:val="005D1DA2"/>
    <w:rsid w:val="005D2543"/>
    <w:rsid w:val="005D306D"/>
    <w:rsid w:val="005D3EB8"/>
    <w:rsid w:val="005D4EAD"/>
    <w:rsid w:val="005D765E"/>
    <w:rsid w:val="005D76A1"/>
    <w:rsid w:val="005E133B"/>
    <w:rsid w:val="005E163E"/>
    <w:rsid w:val="005E28F5"/>
    <w:rsid w:val="005E2C84"/>
    <w:rsid w:val="005E5139"/>
    <w:rsid w:val="005F0806"/>
    <w:rsid w:val="005F334C"/>
    <w:rsid w:val="006006D2"/>
    <w:rsid w:val="006015CF"/>
    <w:rsid w:val="00605850"/>
    <w:rsid w:val="00610E75"/>
    <w:rsid w:val="00617CEA"/>
    <w:rsid w:val="00620D3C"/>
    <w:rsid w:val="0062334E"/>
    <w:rsid w:val="00627088"/>
    <w:rsid w:val="00632A3C"/>
    <w:rsid w:val="00642F26"/>
    <w:rsid w:val="00643C7B"/>
    <w:rsid w:val="00645C98"/>
    <w:rsid w:val="00655B8E"/>
    <w:rsid w:val="00660703"/>
    <w:rsid w:val="00664512"/>
    <w:rsid w:val="006662B7"/>
    <w:rsid w:val="00667A16"/>
    <w:rsid w:val="006700B4"/>
    <w:rsid w:val="00676839"/>
    <w:rsid w:val="0068500A"/>
    <w:rsid w:val="006921C3"/>
    <w:rsid w:val="006A4C20"/>
    <w:rsid w:val="006A5B75"/>
    <w:rsid w:val="006A7A4A"/>
    <w:rsid w:val="006B2163"/>
    <w:rsid w:val="006B4463"/>
    <w:rsid w:val="006C3B73"/>
    <w:rsid w:val="006C64C9"/>
    <w:rsid w:val="006C66A9"/>
    <w:rsid w:val="006D0E35"/>
    <w:rsid w:val="006D3E64"/>
    <w:rsid w:val="006D4573"/>
    <w:rsid w:val="006D6245"/>
    <w:rsid w:val="006D684B"/>
    <w:rsid w:val="006D74F0"/>
    <w:rsid w:val="006E25E6"/>
    <w:rsid w:val="006F0F56"/>
    <w:rsid w:val="006F2276"/>
    <w:rsid w:val="006F2F93"/>
    <w:rsid w:val="006F3922"/>
    <w:rsid w:val="006F48BB"/>
    <w:rsid w:val="00700D39"/>
    <w:rsid w:val="00700F65"/>
    <w:rsid w:val="0070109C"/>
    <w:rsid w:val="00702C8C"/>
    <w:rsid w:val="00705D6F"/>
    <w:rsid w:val="00716BD8"/>
    <w:rsid w:val="007176BE"/>
    <w:rsid w:val="007202BA"/>
    <w:rsid w:val="00720840"/>
    <w:rsid w:val="0072133F"/>
    <w:rsid w:val="00726A97"/>
    <w:rsid w:val="007318E2"/>
    <w:rsid w:val="00734592"/>
    <w:rsid w:val="00741BF2"/>
    <w:rsid w:val="00742BFD"/>
    <w:rsid w:val="007448FE"/>
    <w:rsid w:val="00747F93"/>
    <w:rsid w:val="007616E5"/>
    <w:rsid w:val="00763B82"/>
    <w:rsid w:val="00776E2B"/>
    <w:rsid w:val="0078292A"/>
    <w:rsid w:val="00794B06"/>
    <w:rsid w:val="00795095"/>
    <w:rsid w:val="00795266"/>
    <w:rsid w:val="007A6AFE"/>
    <w:rsid w:val="007B6216"/>
    <w:rsid w:val="007B7766"/>
    <w:rsid w:val="007C127E"/>
    <w:rsid w:val="007C4CF8"/>
    <w:rsid w:val="007C51F2"/>
    <w:rsid w:val="007C5E39"/>
    <w:rsid w:val="007C7185"/>
    <w:rsid w:val="007C74DB"/>
    <w:rsid w:val="007C7F5B"/>
    <w:rsid w:val="007D2B2E"/>
    <w:rsid w:val="007E213F"/>
    <w:rsid w:val="007E2508"/>
    <w:rsid w:val="007E3C5B"/>
    <w:rsid w:val="007F1280"/>
    <w:rsid w:val="007F340C"/>
    <w:rsid w:val="007F3DF1"/>
    <w:rsid w:val="008012CE"/>
    <w:rsid w:val="00804C61"/>
    <w:rsid w:val="00806C52"/>
    <w:rsid w:val="00812145"/>
    <w:rsid w:val="00812D1D"/>
    <w:rsid w:val="00815321"/>
    <w:rsid w:val="00815A2E"/>
    <w:rsid w:val="00817081"/>
    <w:rsid w:val="00820EC3"/>
    <w:rsid w:val="008216CC"/>
    <w:rsid w:val="00821A49"/>
    <w:rsid w:val="00824191"/>
    <w:rsid w:val="008252BC"/>
    <w:rsid w:val="008257E9"/>
    <w:rsid w:val="00825EB0"/>
    <w:rsid w:val="008267CA"/>
    <w:rsid w:val="00832B8F"/>
    <w:rsid w:val="00834A13"/>
    <w:rsid w:val="00837D06"/>
    <w:rsid w:val="00837E04"/>
    <w:rsid w:val="0084110E"/>
    <w:rsid w:val="008429DA"/>
    <w:rsid w:val="00842A6B"/>
    <w:rsid w:val="00843912"/>
    <w:rsid w:val="008455B0"/>
    <w:rsid w:val="00851EAA"/>
    <w:rsid w:val="00853861"/>
    <w:rsid w:val="00856AFC"/>
    <w:rsid w:val="00857F25"/>
    <w:rsid w:val="008617B2"/>
    <w:rsid w:val="00862EDC"/>
    <w:rsid w:val="008658A0"/>
    <w:rsid w:val="00866BFE"/>
    <w:rsid w:val="00870AC4"/>
    <w:rsid w:val="0087361A"/>
    <w:rsid w:val="00876063"/>
    <w:rsid w:val="00880F0A"/>
    <w:rsid w:val="00881AC4"/>
    <w:rsid w:val="00882028"/>
    <w:rsid w:val="00883AAF"/>
    <w:rsid w:val="00885D1C"/>
    <w:rsid w:val="00886FCB"/>
    <w:rsid w:val="00892AEC"/>
    <w:rsid w:val="00895B35"/>
    <w:rsid w:val="008A23FA"/>
    <w:rsid w:val="008A2A8B"/>
    <w:rsid w:val="008A2EFB"/>
    <w:rsid w:val="008A5D84"/>
    <w:rsid w:val="008A61E0"/>
    <w:rsid w:val="008A7BFB"/>
    <w:rsid w:val="008B2B5D"/>
    <w:rsid w:val="008B46D1"/>
    <w:rsid w:val="008C18F2"/>
    <w:rsid w:val="008C3C42"/>
    <w:rsid w:val="008C70C3"/>
    <w:rsid w:val="008D0D8F"/>
    <w:rsid w:val="008D29C1"/>
    <w:rsid w:val="008D419A"/>
    <w:rsid w:val="008D44FA"/>
    <w:rsid w:val="008D5213"/>
    <w:rsid w:val="008D586C"/>
    <w:rsid w:val="008E245B"/>
    <w:rsid w:val="008E6CE3"/>
    <w:rsid w:val="00901665"/>
    <w:rsid w:val="00901BAB"/>
    <w:rsid w:val="0090348E"/>
    <w:rsid w:val="00903772"/>
    <w:rsid w:val="0090421D"/>
    <w:rsid w:val="00905204"/>
    <w:rsid w:val="0090674E"/>
    <w:rsid w:val="00911908"/>
    <w:rsid w:val="00913BBA"/>
    <w:rsid w:val="00914220"/>
    <w:rsid w:val="00916D32"/>
    <w:rsid w:val="0091744D"/>
    <w:rsid w:val="00920554"/>
    <w:rsid w:val="00921899"/>
    <w:rsid w:val="00923DCC"/>
    <w:rsid w:val="009272E8"/>
    <w:rsid w:val="0093168B"/>
    <w:rsid w:val="00931FD1"/>
    <w:rsid w:val="00932788"/>
    <w:rsid w:val="00933822"/>
    <w:rsid w:val="0093391A"/>
    <w:rsid w:val="00933F12"/>
    <w:rsid w:val="00934B35"/>
    <w:rsid w:val="00935043"/>
    <w:rsid w:val="00935A35"/>
    <w:rsid w:val="009379D0"/>
    <w:rsid w:val="009408E8"/>
    <w:rsid w:val="009415E0"/>
    <w:rsid w:val="009443F9"/>
    <w:rsid w:val="009444C6"/>
    <w:rsid w:val="0095494D"/>
    <w:rsid w:val="00955908"/>
    <w:rsid w:val="00961980"/>
    <w:rsid w:val="0096244D"/>
    <w:rsid w:val="00964B97"/>
    <w:rsid w:val="00964E49"/>
    <w:rsid w:val="00973184"/>
    <w:rsid w:val="009807D7"/>
    <w:rsid w:val="0098666C"/>
    <w:rsid w:val="0098797E"/>
    <w:rsid w:val="00991472"/>
    <w:rsid w:val="009916E6"/>
    <w:rsid w:val="00994A53"/>
    <w:rsid w:val="00994EA4"/>
    <w:rsid w:val="009A0FA2"/>
    <w:rsid w:val="009A15CA"/>
    <w:rsid w:val="009A4321"/>
    <w:rsid w:val="009B4FA0"/>
    <w:rsid w:val="009D162C"/>
    <w:rsid w:val="009D25F7"/>
    <w:rsid w:val="009E4049"/>
    <w:rsid w:val="009F1137"/>
    <w:rsid w:val="009F1767"/>
    <w:rsid w:val="009F3B11"/>
    <w:rsid w:val="009F5250"/>
    <w:rsid w:val="00A00452"/>
    <w:rsid w:val="00A031C5"/>
    <w:rsid w:val="00A07BEB"/>
    <w:rsid w:val="00A13CB0"/>
    <w:rsid w:val="00A14DE2"/>
    <w:rsid w:val="00A16B4A"/>
    <w:rsid w:val="00A173C4"/>
    <w:rsid w:val="00A23B78"/>
    <w:rsid w:val="00A25D3D"/>
    <w:rsid w:val="00A26525"/>
    <w:rsid w:val="00A322D3"/>
    <w:rsid w:val="00A417C1"/>
    <w:rsid w:val="00A43E6D"/>
    <w:rsid w:val="00A47B56"/>
    <w:rsid w:val="00A54900"/>
    <w:rsid w:val="00A55825"/>
    <w:rsid w:val="00A612DD"/>
    <w:rsid w:val="00A627AE"/>
    <w:rsid w:val="00A628D9"/>
    <w:rsid w:val="00A62FBE"/>
    <w:rsid w:val="00A66FA4"/>
    <w:rsid w:val="00A670EE"/>
    <w:rsid w:val="00A704FB"/>
    <w:rsid w:val="00A74996"/>
    <w:rsid w:val="00A855B3"/>
    <w:rsid w:val="00A857BC"/>
    <w:rsid w:val="00A85A38"/>
    <w:rsid w:val="00A869FC"/>
    <w:rsid w:val="00A907E5"/>
    <w:rsid w:val="00A922C3"/>
    <w:rsid w:val="00A94CF6"/>
    <w:rsid w:val="00A94FA5"/>
    <w:rsid w:val="00A95994"/>
    <w:rsid w:val="00A9634C"/>
    <w:rsid w:val="00AA057A"/>
    <w:rsid w:val="00AA06FB"/>
    <w:rsid w:val="00AA0E57"/>
    <w:rsid w:val="00AB65E6"/>
    <w:rsid w:val="00AB78A3"/>
    <w:rsid w:val="00AC31C3"/>
    <w:rsid w:val="00AC567F"/>
    <w:rsid w:val="00AC6BD7"/>
    <w:rsid w:val="00AC6ED3"/>
    <w:rsid w:val="00AC75FF"/>
    <w:rsid w:val="00AD0207"/>
    <w:rsid w:val="00AD15A9"/>
    <w:rsid w:val="00AD3BAE"/>
    <w:rsid w:val="00AD4C35"/>
    <w:rsid w:val="00AD50D2"/>
    <w:rsid w:val="00AD7A77"/>
    <w:rsid w:val="00AE033F"/>
    <w:rsid w:val="00AE0D04"/>
    <w:rsid w:val="00AE2054"/>
    <w:rsid w:val="00AE6B1D"/>
    <w:rsid w:val="00AF0CB7"/>
    <w:rsid w:val="00AF0E95"/>
    <w:rsid w:val="00AF4C7E"/>
    <w:rsid w:val="00AF5B57"/>
    <w:rsid w:val="00AF6F63"/>
    <w:rsid w:val="00AF71D7"/>
    <w:rsid w:val="00B01AC6"/>
    <w:rsid w:val="00B0258C"/>
    <w:rsid w:val="00B07A75"/>
    <w:rsid w:val="00B12911"/>
    <w:rsid w:val="00B129A4"/>
    <w:rsid w:val="00B16D7B"/>
    <w:rsid w:val="00B22466"/>
    <w:rsid w:val="00B22A46"/>
    <w:rsid w:val="00B2322A"/>
    <w:rsid w:val="00B25760"/>
    <w:rsid w:val="00B26D13"/>
    <w:rsid w:val="00B33DE8"/>
    <w:rsid w:val="00B3446F"/>
    <w:rsid w:val="00B359A9"/>
    <w:rsid w:val="00B367D0"/>
    <w:rsid w:val="00B46B52"/>
    <w:rsid w:val="00B46F3A"/>
    <w:rsid w:val="00B474C1"/>
    <w:rsid w:val="00B53762"/>
    <w:rsid w:val="00B55B74"/>
    <w:rsid w:val="00B56288"/>
    <w:rsid w:val="00B62A00"/>
    <w:rsid w:val="00B6467F"/>
    <w:rsid w:val="00B66621"/>
    <w:rsid w:val="00B71D95"/>
    <w:rsid w:val="00B72652"/>
    <w:rsid w:val="00B746C8"/>
    <w:rsid w:val="00B74D5D"/>
    <w:rsid w:val="00B7521C"/>
    <w:rsid w:val="00B773FD"/>
    <w:rsid w:val="00B77735"/>
    <w:rsid w:val="00B8353D"/>
    <w:rsid w:val="00B87062"/>
    <w:rsid w:val="00B879C6"/>
    <w:rsid w:val="00B9025C"/>
    <w:rsid w:val="00B90C99"/>
    <w:rsid w:val="00B919EC"/>
    <w:rsid w:val="00B9277C"/>
    <w:rsid w:val="00B94AD5"/>
    <w:rsid w:val="00BA0586"/>
    <w:rsid w:val="00BA199B"/>
    <w:rsid w:val="00BA2BE3"/>
    <w:rsid w:val="00BA3E33"/>
    <w:rsid w:val="00BB0927"/>
    <w:rsid w:val="00BB2257"/>
    <w:rsid w:val="00BB4681"/>
    <w:rsid w:val="00BB46B6"/>
    <w:rsid w:val="00BC30B0"/>
    <w:rsid w:val="00BD1628"/>
    <w:rsid w:val="00BD1A88"/>
    <w:rsid w:val="00BE11A0"/>
    <w:rsid w:val="00BE1CE2"/>
    <w:rsid w:val="00BE3588"/>
    <w:rsid w:val="00BE4378"/>
    <w:rsid w:val="00BE5868"/>
    <w:rsid w:val="00BF3E65"/>
    <w:rsid w:val="00C0023E"/>
    <w:rsid w:val="00C015CF"/>
    <w:rsid w:val="00C023DB"/>
    <w:rsid w:val="00C03907"/>
    <w:rsid w:val="00C052FC"/>
    <w:rsid w:val="00C070C3"/>
    <w:rsid w:val="00C116A5"/>
    <w:rsid w:val="00C20541"/>
    <w:rsid w:val="00C2221B"/>
    <w:rsid w:val="00C2229E"/>
    <w:rsid w:val="00C22CDE"/>
    <w:rsid w:val="00C231AB"/>
    <w:rsid w:val="00C258C0"/>
    <w:rsid w:val="00C265A1"/>
    <w:rsid w:val="00C27385"/>
    <w:rsid w:val="00C27EE7"/>
    <w:rsid w:val="00C30202"/>
    <w:rsid w:val="00C308B0"/>
    <w:rsid w:val="00C32BE9"/>
    <w:rsid w:val="00C330BF"/>
    <w:rsid w:val="00C34A58"/>
    <w:rsid w:val="00C4213B"/>
    <w:rsid w:val="00C53020"/>
    <w:rsid w:val="00C54FFE"/>
    <w:rsid w:val="00C56921"/>
    <w:rsid w:val="00C5696B"/>
    <w:rsid w:val="00C708A6"/>
    <w:rsid w:val="00C708AC"/>
    <w:rsid w:val="00C747EC"/>
    <w:rsid w:val="00C75519"/>
    <w:rsid w:val="00C75D8E"/>
    <w:rsid w:val="00C766D5"/>
    <w:rsid w:val="00C7715D"/>
    <w:rsid w:val="00C80590"/>
    <w:rsid w:val="00C80BEF"/>
    <w:rsid w:val="00C81102"/>
    <w:rsid w:val="00C818BD"/>
    <w:rsid w:val="00C81DA8"/>
    <w:rsid w:val="00C831A3"/>
    <w:rsid w:val="00C83279"/>
    <w:rsid w:val="00C846C6"/>
    <w:rsid w:val="00C85400"/>
    <w:rsid w:val="00C86BE8"/>
    <w:rsid w:val="00C92994"/>
    <w:rsid w:val="00C94E5C"/>
    <w:rsid w:val="00CA0E0B"/>
    <w:rsid w:val="00CA232B"/>
    <w:rsid w:val="00CB620C"/>
    <w:rsid w:val="00CB6453"/>
    <w:rsid w:val="00CC11F8"/>
    <w:rsid w:val="00CC1D44"/>
    <w:rsid w:val="00CC5E50"/>
    <w:rsid w:val="00CC684F"/>
    <w:rsid w:val="00CD14C9"/>
    <w:rsid w:val="00CD3B49"/>
    <w:rsid w:val="00CD683D"/>
    <w:rsid w:val="00CD7B09"/>
    <w:rsid w:val="00CE0A86"/>
    <w:rsid w:val="00CE7421"/>
    <w:rsid w:val="00CF1E48"/>
    <w:rsid w:val="00CF4E07"/>
    <w:rsid w:val="00CF54E2"/>
    <w:rsid w:val="00D023C7"/>
    <w:rsid w:val="00D03316"/>
    <w:rsid w:val="00D03359"/>
    <w:rsid w:val="00D03E3A"/>
    <w:rsid w:val="00D043C7"/>
    <w:rsid w:val="00D0756E"/>
    <w:rsid w:val="00D11809"/>
    <w:rsid w:val="00D1318D"/>
    <w:rsid w:val="00D215EA"/>
    <w:rsid w:val="00D2473E"/>
    <w:rsid w:val="00D40504"/>
    <w:rsid w:val="00D52657"/>
    <w:rsid w:val="00D5659E"/>
    <w:rsid w:val="00D5678A"/>
    <w:rsid w:val="00D5761D"/>
    <w:rsid w:val="00D7103C"/>
    <w:rsid w:val="00D71B84"/>
    <w:rsid w:val="00D722BE"/>
    <w:rsid w:val="00D73411"/>
    <w:rsid w:val="00D75A92"/>
    <w:rsid w:val="00D77A54"/>
    <w:rsid w:val="00D8529C"/>
    <w:rsid w:val="00D946E8"/>
    <w:rsid w:val="00D947DD"/>
    <w:rsid w:val="00D97680"/>
    <w:rsid w:val="00DA06ED"/>
    <w:rsid w:val="00DA2B8E"/>
    <w:rsid w:val="00DA3598"/>
    <w:rsid w:val="00DA4301"/>
    <w:rsid w:val="00DA49C5"/>
    <w:rsid w:val="00DA6013"/>
    <w:rsid w:val="00DB2F78"/>
    <w:rsid w:val="00DB3E28"/>
    <w:rsid w:val="00DC60E2"/>
    <w:rsid w:val="00DC649D"/>
    <w:rsid w:val="00DD004D"/>
    <w:rsid w:val="00DD1122"/>
    <w:rsid w:val="00DD11CA"/>
    <w:rsid w:val="00DD1861"/>
    <w:rsid w:val="00DD20B9"/>
    <w:rsid w:val="00DD33D1"/>
    <w:rsid w:val="00DD49F9"/>
    <w:rsid w:val="00DD7B04"/>
    <w:rsid w:val="00DE11B1"/>
    <w:rsid w:val="00DE1B5B"/>
    <w:rsid w:val="00DE2C04"/>
    <w:rsid w:val="00DE4E66"/>
    <w:rsid w:val="00DE7893"/>
    <w:rsid w:val="00DF22DC"/>
    <w:rsid w:val="00DF2CB1"/>
    <w:rsid w:val="00DF40F2"/>
    <w:rsid w:val="00DF416C"/>
    <w:rsid w:val="00DF65A5"/>
    <w:rsid w:val="00DF71CF"/>
    <w:rsid w:val="00E006ED"/>
    <w:rsid w:val="00E009CF"/>
    <w:rsid w:val="00E02619"/>
    <w:rsid w:val="00E0714F"/>
    <w:rsid w:val="00E0756B"/>
    <w:rsid w:val="00E10BDC"/>
    <w:rsid w:val="00E11138"/>
    <w:rsid w:val="00E13E62"/>
    <w:rsid w:val="00E1715C"/>
    <w:rsid w:val="00E17926"/>
    <w:rsid w:val="00E21B63"/>
    <w:rsid w:val="00E2273E"/>
    <w:rsid w:val="00E30E10"/>
    <w:rsid w:val="00E32D44"/>
    <w:rsid w:val="00E33450"/>
    <w:rsid w:val="00E36151"/>
    <w:rsid w:val="00E36CD7"/>
    <w:rsid w:val="00E37D94"/>
    <w:rsid w:val="00E4116A"/>
    <w:rsid w:val="00E41396"/>
    <w:rsid w:val="00E42945"/>
    <w:rsid w:val="00E472C1"/>
    <w:rsid w:val="00E55302"/>
    <w:rsid w:val="00E55B4E"/>
    <w:rsid w:val="00E62144"/>
    <w:rsid w:val="00E6250B"/>
    <w:rsid w:val="00E632A3"/>
    <w:rsid w:val="00E64646"/>
    <w:rsid w:val="00E67DE0"/>
    <w:rsid w:val="00E72829"/>
    <w:rsid w:val="00E77601"/>
    <w:rsid w:val="00E82ACC"/>
    <w:rsid w:val="00E82B5C"/>
    <w:rsid w:val="00E86F82"/>
    <w:rsid w:val="00E90AB1"/>
    <w:rsid w:val="00E920AE"/>
    <w:rsid w:val="00E92A0A"/>
    <w:rsid w:val="00E92D7D"/>
    <w:rsid w:val="00E932BC"/>
    <w:rsid w:val="00E95F43"/>
    <w:rsid w:val="00E9743E"/>
    <w:rsid w:val="00E974C4"/>
    <w:rsid w:val="00EA1403"/>
    <w:rsid w:val="00EA2E22"/>
    <w:rsid w:val="00EA2F71"/>
    <w:rsid w:val="00EA42F1"/>
    <w:rsid w:val="00EA5BDC"/>
    <w:rsid w:val="00EA6F78"/>
    <w:rsid w:val="00EA7375"/>
    <w:rsid w:val="00EB16F5"/>
    <w:rsid w:val="00EB386A"/>
    <w:rsid w:val="00EB5B2C"/>
    <w:rsid w:val="00EB737D"/>
    <w:rsid w:val="00EB76D4"/>
    <w:rsid w:val="00EC10C7"/>
    <w:rsid w:val="00EC1431"/>
    <w:rsid w:val="00EC4A51"/>
    <w:rsid w:val="00EC5214"/>
    <w:rsid w:val="00EC52DC"/>
    <w:rsid w:val="00EC57BA"/>
    <w:rsid w:val="00EC6405"/>
    <w:rsid w:val="00EC6D84"/>
    <w:rsid w:val="00ED3FB1"/>
    <w:rsid w:val="00ED4521"/>
    <w:rsid w:val="00ED4BFD"/>
    <w:rsid w:val="00ED50DE"/>
    <w:rsid w:val="00ED61AA"/>
    <w:rsid w:val="00ED7C52"/>
    <w:rsid w:val="00EE0CE2"/>
    <w:rsid w:val="00EE38D7"/>
    <w:rsid w:val="00EE785F"/>
    <w:rsid w:val="00EE7CF0"/>
    <w:rsid w:val="00EE7D5A"/>
    <w:rsid w:val="00EF2615"/>
    <w:rsid w:val="00F00D55"/>
    <w:rsid w:val="00F01C7F"/>
    <w:rsid w:val="00F03D0A"/>
    <w:rsid w:val="00F079C7"/>
    <w:rsid w:val="00F17B72"/>
    <w:rsid w:val="00F20404"/>
    <w:rsid w:val="00F26F06"/>
    <w:rsid w:val="00F30FB5"/>
    <w:rsid w:val="00F31498"/>
    <w:rsid w:val="00F32070"/>
    <w:rsid w:val="00F35154"/>
    <w:rsid w:val="00F35DA6"/>
    <w:rsid w:val="00F367A5"/>
    <w:rsid w:val="00F4449E"/>
    <w:rsid w:val="00F452A3"/>
    <w:rsid w:val="00F464B8"/>
    <w:rsid w:val="00F4706E"/>
    <w:rsid w:val="00F518BC"/>
    <w:rsid w:val="00F51984"/>
    <w:rsid w:val="00F5316F"/>
    <w:rsid w:val="00F53241"/>
    <w:rsid w:val="00F54064"/>
    <w:rsid w:val="00F555F5"/>
    <w:rsid w:val="00F559AE"/>
    <w:rsid w:val="00F55A5F"/>
    <w:rsid w:val="00F600B9"/>
    <w:rsid w:val="00F60A0B"/>
    <w:rsid w:val="00F60A93"/>
    <w:rsid w:val="00F613A9"/>
    <w:rsid w:val="00F628B5"/>
    <w:rsid w:val="00F6486E"/>
    <w:rsid w:val="00F65342"/>
    <w:rsid w:val="00F6571E"/>
    <w:rsid w:val="00F65900"/>
    <w:rsid w:val="00F66EFD"/>
    <w:rsid w:val="00F70117"/>
    <w:rsid w:val="00F71F96"/>
    <w:rsid w:val="00F74F48"/>
    <w:rsid w:val="00F76A35"/>
    <w:rsid w:val="00F771F3"/>
    <w:rsid w:val="00F809F2"/>
    <w:rsid w:val="00F83B56"/>
    <w:rsid w:val="00F849A2"/>
    <w:rsid w:val="00F850E7"/>
    <w:rsid w:val="00F851CF"/>
    <w:rsid w:val="00F86CD8"/>
    <w:rsid w:val="00F90993"/>
    <w:rsid w:val="00F97150"/>
    <w:rsid w:val="00F97AAC"/>
    <w:rsid w:val="00FA0B80"/>
    <w:rsid w:val="00FA52BB"/>
    <w:rsid w:val="00FA6675"/>
    <w:rsid w:val="00FC4CFB"/>
    <w:rsid w:val="00FC732F"/>
    <w:rsid w:val="00FD2DAD"/>
    <w:rsid w:val="00FE0AEE"/>
    <w:rsid w:val="00FE3A13"/>
    <w:rsid w:val="00FE3D63"/>
    <w:rsid w:val="00FE4BA7"/>
    <w:rsid w:val="00FE5898"/>
    <w:rsid w:val="00FF0E13"/>
    <w:rsid w:val="00FF22C6"/>
    <w:rsid w:val="00FF54B8"/>
    <w:rsid w:val="00FF6A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6FCA51"/>
  <w15:chartTrackingRefBased/>
  <w15:docId w15:val="{B4F3A282-4410-4D40-96B5-47E39C82C1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86C4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457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86C4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86C4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386C4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D457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13E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3E6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CC684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7519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519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519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519F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75A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75A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75A8B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825E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5EB0"/>
  </w:style>
  <w:style w:type="paragraph" w:styleId="Footer">
    <w:name w:val="footer"/>
    <w:basedOn w:val="Normal"/>
    <w:link w:val="FooterChar"/>
    <w:uiPriority w:val="99"/>
    <w:unhideWhenUsed/>
    <w:rsid w:val="00825E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5E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5</TotalTime>
  <Pages>10</Pages>
  <Words>3929</Words>
  <Characters>22398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ddhila Wickramasinghe</dc:creator>
  <cp:keywords/>
  <dc:description/>
  <cp:lastModifiedBy>Buddhila Wickramasinghe</cp:lastModifiedBy>
  <cp:revision>922</cp:revision>
  <dcterms:created xsi:type="dcterms:W3CDTF">2019-10-02T14:41:00Z</dcterms:created>
  <dcterms:modified xsi:type="dcterms:W3CDTF">2019-11-03T04:29:00Z</dcterms:modified>
</cp:coreProperties>
</file>